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B27873" w:rsidRPr="00727B6A" w:rsidRDefault="003F351C" w:rsidP="00C81314">
      <w:pPr>
        <w:pStyle w:val="Bibliography"/>
        <w:rPr>
          <w:rFonts w:asciiTheme="minorHAnsi" w:hAnsiTheme="minorHAnsi"/>
          <w:b/>
          <w:szCs w:val="18"/>
        </w:rPr>
      </w:pPr>
      <w:r>
        <w:rPr>
          <w:rFonts w:asciiTheme="minorHAnsi" w:hAnsiTheme="minorHAnsi"/>
          <w:b/>
          <w:szCs w:val="18"/>
        </w:rPr>
        <w:t xml:space="preserve">Supplemental </w:t>
      </w:r>
      <w:r w:rsidR="00B27873" w:rsidRPr="00727B6A">
        <w:rPr>
          <w:rFonts w:asciiTheme="minorHAnsi" w:hAnsiTheme="minorHAnsi"/>
          <w:b/>
          <w:szCs w:val="18"/>
        </w:rPr>
        <w:t>Table 1:  List of Oligonucleotide primers and TaqMan® Probes used in this study.</w:t>
      </w:r>
    </w:p>
    <w:p w:rsidR="00B27873" w:rsidRPr="00727B6A" w:rsidRDefault="00B27873" w:rsidP="00B27873">
      <w:pPr>
        <w:suppressLineNumbers/>
        <w:tabs>
          <w:tab w:val="decimal" w:pos="918"/>
        </w:tabs>
        <w:ind w:right="-990" w:hanging="990"/>
        <w:contextualSpacing/>
        <w:rPr>
          <w:rFonts w:asciiTheme="minorHAnsi" w:hAnsiTheme="minorHAnsi"/>
          <w:b/>
          <w:sz w:val="18"/>
          <w:szCs w:val="18"/>
          <w:u w:val="single"/>
        </w:rPr>
      </w:pPr>
      <w:r w:rsidRPr="00727B6A">
        <w:rPr>
          <w:rFonts w:asciiTheme="minorHAnsi" w:hAnsiTheme="minorHAnsi"/>
          <w:b/>
          <w:sz w:val="18"/>
          <w:szCs w:val="18"/>
          <w:u w:val="single"/>
        </w:rPr>
        <w:t>Species</w:t>
      </w:r>
      <w:r w:rsidRPr="00727B6A">
        <w:rPr>
          <w:rFonts w:asciiTheme="minorHAnsi" w:hAnsiTheme="minorHAnsi"/>
          <w:b/>
          <w:sz w:val="18"/>
          <w:szCs w:val="18"/>
          <w:u w:val="single"/>
        </w:rPr>
        <w:tab/>
      </w:r>
      <w:r w:rsidRPr="00727B6A">
        <w:rPr>
          <w:rFonts w:asciiTheme="minorHAnsi" w:hAnsiTheme="minorHAnsi"/>
          <w:b/>
          <w:sz w:val="18"/>
          <w:szCs w:val="18"/>
          <w:u w:val="single"/>
        </w:rPr>
        <w:tab/>
        <w:t xml:space="preserve">                  Target</w:t>
      </w:r>
      <w:r w:rsidRPr="00727B6A">
        <w:rPr>
          <w:rFonts w:asciiTheme="minorHAnsi" w:hAnsiTheme="minorHAnsi"/>
          <w:b/>
          <w:sz w:val="18"/>
          <w:szCs w:val="18"/>
          <w:u w:val="single"/>
        </w:rPr>
        <w:tab/>
      </w:r>
      <w:r w:rsidRPr="00727B6A">
        <w:rPr>
          <w:rFonts w:asciiTheme="minorHAnsi" w:hAnsiTheme="minorHAnsi"/>
          <w:b/>
          <w:sz w:val="18"/>
          <w:szCs w:val="18"/>
          <w:u w:val="single"/>
        </w:rPr>
        <w:tab/>
      </w:r>
      <w:r w:rsidRPr="00727B6A">
        <w:rPr>
          <w:rFonts w:asciiTheme="minorHAnsi" w:hAnsiTheme="minorHAnsi"/>
          <w:b/>
          <w:sz w:val="18"/>
          <w:szCs w:val="18"/>
          <w:u w:val="single"/>
        </w:rPr>
        <w:tab/>
        <w:t>Sequence (5’ to 3’)</w:t>
      </w:r>
      <w:r w:rsidRPr="00727B6A">
        <w:rPr>
          <w:rFonts w:asciiTheme="minorHAnsi" w:hAnsiTheme="minorHAnsi"/>
          <w:b/>
          <w:sz w:val="18"/>
          <w:szCs w:val="18"/>
          <w:u w:val="single"/>
        </w:rPr>
        <w:tab/>
      </w:r>
      <w:r w:rsidRPr="00727B6A">
        <w:rPr>
          <w:rFonts w:asciiTheme="minorHAnsi" w:hAnsiTheme="minorHAnsi"/>
          <w:b/>
          <w:sz w:val="18"/>
          <w:szCs w:val="18"/>
          <w:u w:val="single"/>
        </w:rPr>
        <w:tab/>
      </w:r>
      <w:r w:rsidRPr="00727B6A">
        <w:rPr>
          <w:rFonts w:asciiTheme="minorHAnsi" w:hAnsiTheme="minorHAnsi"/>
          <w:b/>
          <w:sz w:val="18"/>
          <w:szCs w:val="18"/>
          <w:u w:val="single"/>
        </w:rPr>
        <w:tab/>
      </w:r>
      <w:r w:rsidRPr="00727B6A">
        <w:rPr>
          <w:rFonts w:asciiTheme="minorHAnsi" w:hAnsiTheme="minorHAnsi"/>
          <w:b/>
          <w:sz w:val="18"/>
          <w:szCs w:val="18"/>
          <w:u w:val="single"/>
        </w:rPr>
        <w:tab/>
        <w:t>Amplicon (bp)</w:t>
      </w:r>
      <w:r w:rsidRPr="00727B6A">
        <w:rPr>
          <w:rFonts w:asciiTheme="minorHAnsi" w:hAnsiTheme="minorHAnsi"/>
          <w:b/>
          <w:sz w:val="18"/>
          <w:szCs w:val="18"/>
          <w:u w:val="single"/>
        </w:rPr>
        <w:tab/>
        <w:t>Reference</w:t>
      </w:r>
    </w:p>
    <w:p w:rsidR="00B27873" w:rsidRPr="00727B6A" w:rsidRDefault="00B27873" w:rsidP="00B27873">
      <w:pPr>
        <w:suppressLineNumbers/>
        <w:ind w:right="-990" w:hanging="990"/>
        <w:contextualSpacing/>
        <w:rPr>
          <w:rFonts w:asciiTheme="minorHAnsi" w:hAnsiTheme="minorHAnsi"/>
          <w:sz w:val="18"/>
          <w:szCs w:val="18"/>
        </w:rPr>
      </w:pPr>
      <w:r w:rsidRPr="00727B6A">
        <w:rPr>
          <w:rFonts w:asciiTheme="minorHAnsi" w:hAnsiTheme="minorHAnsi"/>
          <w:i/>
          <w:sz w:val="18"/>
          <w:szCs w:val="18"/>
        </w:rPr>
        <w:t>A. phagocytophilum</w:t>
      </w:r>
      <w:r w:rsidRPr="00727B6A">
        <w:rPr>
          <w:rFonts w:asciiTheme="minorHAnsi" w:hAnsiTheme="minorHAnsi"/>
          <w:sz w:val="18"/>
          <w:szCs w:val="18"/>
        </w:rPr>
        <w:tab/>
        <w:t>Msp2 F</w:t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  <w:t>ATGGAAGGTAGTGTTGGTTATGGT</w:t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  <w:t>67</w:t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</w:r>
      <w:r w:rsidR="004531DE" w:rsidRPr="00727B6A">
        <w:rPr>
          <w:rFonts w:asciiTheme="minorHAnsi" w:hAnsiTheme="minorHAnsi"/>
          <w:sz w:val="18"/>
          <w:szCs w:val="18"/>
        </w:rPr>
        <w:fldChar w:fldCharType="begin"/>
      </w:r>
      <w:r w:rsidR="00470F90" w:rsidRPr="00727B6A">
        <w:rPr>
          <w:rFonts w:asciiTheme="minorHAnsi" w:hAnsiTheme="minorHAnsi"/>
          <w:sz w:val="18"/>
          <w:szCs w:val="18"/>
        </w:rPr>
        <w:instrText xml:space="preserve"> ADDIN ZOTERO_ITEM {"citationID":"143c7bom3a","properties":{"formattedCitation":"(Courtney et al., 2004)","plainCitation":"(Courtney et al., 2004)"},"citationItems":[{"id":99,"uris":["http://zotero.org/users/local/WWzEp9nI/items/WWDR5KA6"],"uri":["http://zotero.org/users/local/WWzEp9nI/items/WWDR5KA6"]}]} </w:instrText>
      </w:r>
      <w:r w:rsidR="004531DE" w:rsidRPr="00727B6A">
        <w:rPr>
          <w:rFonts w:asciiTheme="minorHAnsi" w:hAnsiTheme="minorHAnsi"/>
          <w:sz w:val="18"/>
          <w:szCs w:val="18"/>
        </w:rPr>
        <w:fldChar w:fldCharType="separate"/>
      </w:r>
      <w:r w:rsidR="00470F90" w:rsidRPr="00727B6A">
        <w:rPr>
          <w:rFonts w:asciiTheme="minorHAnsi" w:hAnsiTheme="minorHAnsi"/>
          <w:sz w:val="18"/>
        </w:rPr>
        <w:t>(Courtney et al., 2004)</w:t>
      </w:r>
      <w:r w:rsidR="004531DE" w:rsidRPr="00727B6A">
        <w:rPr>
          <w:rFonts w:asciiTheme="minorHAnsi" w:hAnsiTheme="minorHAnsi"/>
          <w:sz w:val="18"/>
          <w:szCs w:val="18"/>
        </w:rPr>
        <w:fldChar w:fldCharType="end"/>
      </w:r>
      <w:r w:rsidRPr="00727B6A">
        <w:rPr>
          <w:rFonts w:asciiTheme="minorHAnsi" w:hAnsiTheme="minorHAnsi"/>
          <w:sz w:val="18"/>
          <w:szCs w:val="18"/>
        </w:rPr>
        <w:tab/>
      </w:r>
    </w:p>
    <w:p w:rsidR="00B27873" w:rsidRPr="00727B6A" w:rsidRDefault="00B27873" w:rsidP="00B27873">
      <w:pPr>
        <w:suppressLineNumbers/>
        <w:ind w:right="-990" w:hanging="990"/>
        <w:contextualSpacing/>
        <w:rPr>
          <w:rFonts w:asciiTheme="minorHAnsi" w:hAnsiTheme="minorHAnsi"/>
          <w:sz w:val="18"/>
          <w:szCs w:val="18"/>
        </w:rPr>
      </w:pPr>
      <w:r w:rsidRPr="00727B6A">
        <w:rPr>
          <w:rFonts w:asciiTheme="minorHAnsi" w:hAnsiTheme="minorHAnsi"/>
          <w:i/>
          <w:sz w:val="18"/>
          <w:szCs w:val="18"/>
        </w:rPr>
        <w:t>A. phagocytophilum</w:t>
      </w:r>
      <w:r w:rsidRPr="00727B6A">
        <w:rPr>
          <w:rFonts w:asciiTheme="minorHAnsi" w:hAnsiTheme="minorHAnsi"/>
          <w:sz w:val="18"/>
          <w:szCs w:val="18"/>
        </w:rPr>
        <w:tab/>
        <w:t>Msp2 R</w:t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  <w:t>AGCGCTCGTAACCAATCTCAAG</w:t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  <w:t>Custom TaqMan® Design Tool</w:t>
      </w:r>
    </w:p>
    <w:p w:rsidR="00B27873" w:rsidRPr="00727B6A" w:rsidRDefault="00B27873" w:rsidP="00B27873">
      <w:pPr>
        <w:suppressLineNumbers/>
        <w:ind w:right="-990" w:hanging="990"/>
        <w:contextualSpacing/>
        <w:rPr>
          <w:rFonts w:asciiTheme="minorHAnsi" w:hAnsiTheme="minorHAnsi" w:cs="AdvOT07517017"/>
          <w:sz w:val="18"/>
          <w:szCs w:val="18"/>
        </w:rPr>
      </w:pPr>
      <w:r w:rsidRPr="00727B6A">
        <w:rPr>
          <w:rFonts w:asciiTheme="minorHAnsi" w:hAnsiTheme="minorHAnsi"/>
          <w:i/>
          <w:sz w:val="18"/>
          <w:szCs w:val="18"/>
        </w:rPr>
        <w:t>A. phagocytophilum</w:t>
      </w:r>
      <w:r w:rsidRPr="00727B6A">
        <w:rPr>
          <w:rFonts w:asciiTheme="minorHAnsi" w:hAnsiTheme="minorHAnsi"/>
          <w:sz w:val="18"/>
          <w:szCs w:val="18"/>
        </w:rPr>
        <w:tab/>
        <w:t>Msp2 Probe</w:t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  <w:t>6-FAM-TCAACCCTGGCACCACC—</w:t>
      </w:r>
      <w:r w:rsidRPr="00727B6A">
        <w:rPr>
          <w:rFonts w:asciiTheme="minorHAnsi" w:hAnsiTheme="minorHAnsi" w:cs="AdvOT07517017"/>
          <w:sz w:val="18"/>
          <w:szCs w:val="18"/>
        </w:rPr>
        <w:t>MGBNFQ</w:t>
      </w:r>
    </w:p>
    <w:p w:rsidR="00B27873" w:rsidRPr="00727B6A" w:rsidRDefault="00B27873" w:rsidP="00B27873">
      <w:pPr>
        <w:suppressLineNumbers/>
        <w:ind w:right="-990" w:hanging="990"/>
        <w:contextualSpacing/>
        <w:rPr>
          <w:rFonts w:asciiTheme="minorHAnsi" w:hAnsiTheme="minorHAnsi" w:cs="AdvOT07517017"/>
          <w:sz w:val="18"/>
          <w:szCs w:val="18"/>
        </w:rPr>
      </w:pPr>
    </w:p>
    <w:p w:rsidR="00B27873" w:rsidRPr="00727B6A" w:rsidRDefault="00B27873" w:rsidP="00B27873">
      <w:pPr>
        <w:suppressLineNumbers/>
        <w:ind w:right="-990" w:hanging="990"/>
        <w:contextualSpacing/>
        <w:rPr>
          <w:rFonts w:asciiTheme="minorHAnsi" w:hAnsiTheme="minorHAnsi" w:cs="AdvOT07517017"/>
          <w:sz w:val="18"/>
          <w:szCs w:val="18"/>
        </w:rPr>
      </w:pPr>
      <w:r w:rsidRPr="00727B6A">
        <w:rPr>
          <w:rFonts w:asciiTheme="minorHAnsi" w:hAnsiTheme="minorHAnsi" w:cs="AdvOT07517017"/>
          <w:i/>
          <w:sz w:val="18"/>
          <w:szCs w:val="18"/>
        </w:rPr>
        <w:t>A. phagocy</w:t>
      </w:r>
      <w:r w:rsidR="000E3E08" w:rsidRPr="00727B6A">
        <w:rPr>
          <w:rFonts w:asciiTheme="minorHAnsi" w:hAnsiTheme="minorHAnsi" w:cs="AdvOT07517017"/>
          <w:i/>
          <w:sz w:val="18"/>
          <w:szCs w:val="18"/>
        </w:rPr>
        <w:t>t</w:t>
      </w:r>
      <w:r w:rsidRPr="00727B6A">
        <w:rPr>
          <w:rFonts w:asciiTheme="minorHAnsi" w:hAnsiTheme="minorHAnsi" w:cs="AdvOT07517017"/>
          <w:i/>
          <w:sz w:val="18"/>
          <w:szCs w:val="18"/>
        </w:rPr>
        <w:t>ophilum</w:t>
      </w:r>
      <w:r w:rsidRPr="00727B6A">
        <w:rPr>
          <w:rFonts w:asciiTheme="minorHAnsi" w:hAnsiTheme="minorHAnsi" w:cs="AdvOT07517017"/>
          <w:sz w:val="18"/>
          <w:szCs w:val="18"/>
        </w:rPr>
        <w:tab/>
        <w:t xml:space="preserve">16S </w:t>
      </w:r>
      <w:proofErr w:type="gramStart"/>
      <w:r w:rsidRPr="00727B6A">
        <w:rPr>
          <w:rFonts w:asciiTheme="minorHAnsi" w:hAnsiTheme="minorHAnsi" w:cs="AdvOT07517017"/>
          <w:sz w:val="18"/>
          <w:szCs w:val="18"/>
        </w:rPr>
        <w:t>rRNA  N1F</w:t>
      </w:r>
      <w:proofErr w:type="gramEnd"/>
      <w:r w:rsidRPr="00727B6A">
        <w:rPr>
          <w:rFonts w:asciiTheme="minorHAnsi" w:hAnsiTheme="minorHAnsi" w:cs="AdvOT07517017"/>
          <w:sz w:val="18"/>
          <w:szCs w:val="18"/>
        </w:rPr>
        <w:t xml:space="preserve"> (ge3a)</w:t>
      </w:r>
      <w:r w:rsidRPr="00727B6A">
        <w:rPr>
          <w:rFonts w:asciiTheme="minorHAnsi" w:hAnsiTheme="minorHAnsi" w:cs="AdvOT07517017"/>
          <w:sz w:val="18"/>
          <w:szCs w:val="18"/>
        </w:rPr>
        <w:tab/>
      </w:r>
      <w:r w:rsidRPr="00727B6A">
        <w:rPr>
          <w:rFonts w:asciiTheme="minorHAnsi" w:hAnsiTheme="minorHAnsi" w:cs="Dutch801BT-Roman"/>
          <w:sz w:val="18"/>
          <w:szCs w:val="18"/>
        </w:rPr>
        <w:t>CACATGCAAGTCGAACGGATTATTC</w:t>
      </w:r>
      <w:r w:rsidRPr="00727B6A">
        <w:rPr>
          <w:rFonts w:asciiTheme="minorHAnsi" w:hAnsiTheme="minorHAnsi" w:cs="AdvOT07517017"/>
          <w:sz w:val="18"/>
          <w:szCs w:val="18"/>
        </w:rPr>
        <w:t xml:space="preserve"> </w:t>
      </w:r>
      <w:r w:rsidRPr="00727B6A">
        <w:rPr>
          <w:rFonts w:asciiTheme="minorHAnsi" w:hAnsiTheme="minorHAnsi" w:cs="AdvOT07517017"/>
          <w:sz w:val="18"/>
          <w:szCs w:val="18"/>
        </w:rPr>
        <w:tab/>
      </w:r>
      <w:r w:rsidRPr="00727B6A">
        <w:rPr>
          <w:rFonts w:asciiTheme="minorHAnsi" w:hAnsiTheme="minorHAnsi" w:cs="AdvOT07517017"/>
          <w:sz w:val="18"/>
          <w:szCs w:val="18"/>
        </w:rPr>
        <w:tab/>
        <w:t>932</w:t>
      </w:r>
      <w:r w:rsidRPr="00727B6A">
        <w:rPr>
          <w:rFonts w:asciiTheme="minorHAnsi" w:hAnsiTheme="minorHAnsi" w:cs="AdvOT07517017"/>
          <w:sz w:val="18"/>
          <w:szCs w:val="18"/>
        </w:rPr>
        <w:tab/>
      </w:r>
      <w:r w:rsidRPr="00727B6A">
        <w:rPr>
          <w:rFonts w:asciiTheme="minorHAnsi" w:hAnsiTheme="minorHAnsi" w:cs="AdvOT07517017"/>
          <w:sz w:val="18"/>
          <w:szCs w:val="18"/>
        </w:rPr>
        <w:tab/>
      </w:r>
      <w:r w:rsidR="004531DE" w:rsidRPr="00727B6A">
        <w:rPr>
          <w:rFonts w:asciiTheme="minorHAnsi" w:hAnsiTheme="minorHAnsi" w:cs="AdvOT07517017"/>
          <w:sz w:val="18"/>
          <w:szCs w:val="18"/>
        </w:rPr>
        <w:fldChar w:fldCharType="begin"/>
      </w:r>
      <w:r w:rsidR="00470F90" w:rsidRPr="00727B6A">
        <w:rPr>
          <w:rFonts w:asciiTheme="minorHAnsi" w:hAnsiTheme="minorHAnsi" w:cs="AdvOT07517017"/>
          <w:sz w:val="18"/>
          <w:szCs w:val="18"/>
        </w:rPr>
        <w:instrText xml:space="preserve"> ADDIN ZOTERO_ITEM {"citationID":"2kcrnip1gs","properties":{"formattedCitation":"(Massung et al., 1998)","plainCitation":"(Massung et al., 1998)"},"citationItems":[{"id":103,"uris":["http://zotero.org/users/local/WWzEp9nI/items/RK52RDAG"],"uri":["http://zotero.org/users/local/WWzEp9nI/items/RK52RDAG"]}]} </w:instrText>
      </w:r>
      <w:r w:rsidR="004531DE" w:rsidRPr="00727B6A">
        <w:rPr>
          <w:rFonts w:asciiTheme="minorHAnsi" w:hAnsiTheme="minorHAnsi" w:cs="AdvOT07517017"/>
          <w:sz w:val="18"/>
          <w:szCs w:val="18"/>
        </w:rPr>
        <w:fldChar w:fldCharType="separate"/>
      </w:r>
      <w:r w:rsidR="00470F90" w:rsidRPr="00727B6A">
        <w:rPr>
          <w:rFonts w:asciiTheme="minorHAnsi" w:hAnsiTheme="minorHAnsi"/>
          <w:sz w:val="18"/>
        </w:rPr>
        <w:t>(Massung et al., 1998)</w:t>
      </w:r>
      <w:r w:rsidR="004531DE" w:rsidRPr="00727B6A">
        <w:rPr>
          <w:rFonts w:asciiTheme="minorHAnsi" w:hAnsiTheme="minorHAnsi" w:cs="AdvOT07517017"/>
          <w:sz w:val="18"/>
          <w:szCs w:val="18"/>
        </w:rPr>
        <w:fldChar w:fldCharType="end"/>
      </w:r>
    </w:p>
    <w:p w:rsidR="00B27873" w:rsidRPr="00727B6A" w:rsidRDefault="00B27873" w:rsidP="00B27873">
      <w:pPr>
        <w:suppressLineNumbers/>
        <w:ind w:left="-990" w:right="-990"/>
        <w:contextualSpacing/>
        <w:rPr>
          <w:rFonts w:asciiTheme="minorHAnsi" w:hAnsiTheme="minorHAnsi"/>
          <w:sz w:val="18"/>
          <w:szCs w:val="18"/>
        </w:rPr>
      </w:pPr>
      <w:r w:rsidRPr="00727B6A">
        <w:rPr>
          <w:rFonts w:asciiTheme="minorHAnsi" w:hAnsiTheme="minorHAnsi" w:cs="AdvOT07517017"/>
          <w:i/>
          <w:sz w:val="18"/>
          <w:szCs w:val="18"/>
        </w:rPr>
        <w:t>A. phagocy</w:t>
      </w:r>
      <w:r w:rsidR="000E3E08" w:rsidRPr="00727B6A">
        <w:rPr>
          <w:rFonts w:asciiTheme="minorHAnsi" w:hAnsiTheme="minorHAnsi" w:cs="AdvOT07517017"/>
          <w:i/>
          <w:sz w:val="18"/>
          <w:szCs w:val="18"/>
        </w:rPr>
        <w:t>t</w:t>
      </w:r>
      <w:r w:rsidRPr="00727B6A">
        <w:rPr>
          <w:rFonts w:asciiTheme="minorHAnsi" w:hAnsiTheme="minorHAnsi" w:cs="AdvOT07517017"/>
          <w:i/>
          <w:sz w:val="18"/>
          <w:szCs w:val="18"/>
        </w:rPr>
        <w:t>ophilum</w:t>
      </w:r>
      <w:r w:rsidRPr="00727B6A">
        <w:rPr>
          <w:rFonts w:asciiTheme="minorHAnsi" w:hAnsiTheme="minorHAnsi" w:cs="AdvOT07517017"/>
          <w:sz w:val="18"/>
          <w:szCs w:val="18"/>
        </w:rPr>
        <w:tab/>
        <w:t xml:space="preserve">16S </w:t>
      </w:r>
      <w:proofErr w:type="gramStart"/>
      <w:r w:rsidRPr="00727B6A">
        <w:rPr>
          <w:rFonts w:asciiTheme="minorHAnsi" w:hAnsiTheme="minorHAnsi" w:cs="AdvOT07517017"/>
          <w:sz w:val="18"/>
          <w:szCs w:val="18"/>
        </w:rPr>
        <w:t>rRNA  N1R</w:t>
      </w:r>
      <w:proofErr w:type="gramEnd"/>
      <w:r w:rsidRPr="00727B6A">
        <w:rPr>
          <w:rFonts w:asciiTheme="minorHAnsi" w:hAnsiTheme="minorHAnsi" w:cs="AdvOT07517017"/>
          <w:sz w:val="18"/>
          <w:szCs w:val="18"/>
        </w:rPr>
        <w:t xml:space="preserve"> (ge10r)</w:t>
      </w:r>
      <w:r w:rsidRPr="00727B6A">
        <w:rPr>
          <w:rFonts w:asciiTheme="minorHAnsi" w:hAnsiTheme="minorHAnsi" w:cs="AdvOT07517017"/>
          <w:sz w:val="18"/>
          <w:szCs w:val="18"/>
        </w:rPr>
        <w:tab/>
      </w:r>
      <w:r w:rsidRPr="00727B6A">
        <w:rPr>
          <w:rFonts w:asciiTheme="minorHAnsi" w:hAnsiTheme="minorHAnsi" w:cs="Dutch801BT-Roman"/>
          <w:sz w:val="18"/>
          <w:szCs w:val="18"/>
        </w:rPr>
        <w:t>TTCCGTTAAGAAGGATCTAATCTCC</w:t>
      </w:r>
      <w:r w:rsidRPr="00727B6A">
        <w:rPr>
          <w:rFonts w:asciiTheme="minorHAnsi" w:hAnsiTheme="minorHAnsi" w:cs="Dutch801BT-Roman"/>
          <w:sz w:val="18"/>
          <w:szCs w:val="18"/>
        </w:rPr>
        <w:tab/>
      </w:r>
      <w:r w:rsidRPr="00727B6A">
        <w:rPr>
          <w:rFonts w:asciiTheme="minorHAnsi" w:hAnsiTheme="minorHAnsi" w:cs="Dutch801BT-Roman"/>
          <w:sz w:val="18"/>
          <w:szCs w:val="18"/>
        </w:rPr>
        <w:tab/>
      </w:r>
      <w:r w:rsidRPr="00727B6A">
        <w:rPr>
          <w:rFonts w:asciiTheme="minorHAnsi" w:hAnsiTheme="minorHAnsi" w:cs="Dutch801BT-Roman"/>
          <w:sz w:val="18"/>
          <w:szCs w:val="18"/>
        </w:rPr>
        <w:tab/>
      </w:r>
      <w:r w:rsidRPr="00727B6A">
        <w:rPr>
          <w:rFonts w:asciiTheme="minorHAnsi" w:hAnsiTheme="minorHAnsi" w:cs="Dutch801BT-Roman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>Custom TaqMan® Design Tool</w:t>
      </w:r>
    </w:p>
    <w:p w:rsidR="00B27873" w:rsidRPr="00727B6A" w:rsidRDefault="00B27873" w:rsidP="00B27873">
      <w:pPr>
        <w:suppressLineNumbers/>
        <w:ind w:left="-990" w:right="-990"/>
        <w:contextualSpacing/>
        <w:rPr>
          <w:rFonts w:asciiTheme="minorHAnsi" w:hAnsiTheme="minorHAnsi"/>
          <w:sz w:val="18"/>
          <w:szCs w:val="18"/>
        </w:rPr>
      </w:pPr>
      <w:r w:rsidRPr="00727B6A">
        <w:rPr>
          <w:rFonts w:asciiTheme="minorHAnsi" w:hAnsiTheme="minorHAnsi"/>
          <w:i/>
          <w:sz w:val="18"/>
          <w:szCs w:val="18"/>
        </w:rPr>
        <w:t>A. phagocy</w:t>
      </w:r>
      <w:r w:rsidR="000E3E08" w:rsidRPr="00727B6A">
        <w:rPr>
          <w:rFonts w:asciiTheme="minorHAnsi" w:hAnsiTheme="minorHAnsi"/>
          <w:i/>
          <w:sz w:val="18"/>
          <w:szCs w:val="18"/>
        </w:rPr>
        <w:t>t</w:t>
      </w:r>
      <w:r w:rsidRPr="00727B6A">
        <w:rPr>
          <w:rFonts w:asciiTheme="minorHAnsi" w:hAnsiTheme="minorHAnsi"/>
          <w:i/>
          <w:sz w:val="18"/>
          <w:szCs w:val="18"/>
        </w:rPr>
        <w:t>ophilum</w:t>
      </w:r>
      <w:r w:rsidRPr="00727B6A">
        <w:rPr>
          <w:rFonts w:asciiTheme="minorHAnsi" w:hAnsiTheme="minorHAnsi"/>
          <w:sz w:val="18"/>
          <w:szCs w:val="18"/>
        </w:rPr>
        <w:t xml:space="preserve"> </w:t>
      </w:r>
      <w:r w:rsidRPr="00727B6A">
        <w:rPr>
          <w:rFonts w:asciiTheme="minorHAnsi" w:hAnsiTheme="minorHAnsi"/>
          <w:sz w:val="18"/>
          <w:szCs w:val="18"/>
        </w:rPr>
        <w:tab/>
        <w:t xml:space="preserve">16S </w:t>
      </w:r>
      <w:proofErr w:type="gramStart"/>
      <w:r w:rsidRPr="00727B6A">
        <w:rPr>
          <w:rFonts w:asciiTheme="minorHAnsi" w:hAnsiTheme="minorHAnsi"/>
          <w:sz w:val="18"/>
          <w:szCs w:val="18"/>
        </w:rPr>
        <w:t>rRNA  N2F</w:t>
      </w:r>
      <w:proofErr w:type="gramEnd"/>
      <w:r w:rsidRPr="00727B6A">
        <w:rPr>
          <w:rFonts w:asciiTheme="minorHAnsi" w:hAnsiTheme="minorHAnsi"/>
          <w:sz w:val="18"/>
          <w:szCs w:val="18"/>
        </w:rPr>
        <w:t xml:space="preserve"> (ge9f)</w:t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 w:cs="Dutch801BT-Roman"/>
          <w:sz w:val="18"/>
          <w:szCs w:val="18"/>
        </w:rPr>
        <w:t>AACGGATTATTCTTTATAGCTTGCT</w:t>
      </w:r>
      <w:r w:rsidRPr="00727B6A">
        <w:rPr>
          <w:rFonts w:asciiTheme="minorHAnsi" w:hAnsiTheme="minorHAnsi" w:cs="Dutch801BT-Roman"/>
          <w:sz w:val="18"/>
          <w:szCs w:val="18"/>
        </w:rPr>
        <w:tab/>
      </w:r>
      <w:r w:rsidRPr="00727B6A">
        <w:rPr>
          <w:rFonts w:asciiTheme="minorHAnsi" w:hAnsiTheme="minorHAnsi" w:cs="Dutch801BT-Roman"/>
          <w:sz w:val="18"/>
          <w:szCs w:val="18"/>
        </w:rPr>
        <w:tab/>
        <w:t>546</w:t>
      </w:r>
    </w:p>
    <w:p w:rsidR="00B27873" w:rsidRPr="00727B6A" w:rsidRDefault="00B27873" w:rsidP="00B27873">
      <w:pPr>
        <w:suppressLineNumbers/>
        <w:ind w:left="-990" w:right="-990"/>
        <w:contextualSpacing/>
        <w:rPr>
          <w:rFonts w:asciiTheme="minorHAnsi" w:hAnsiTheme="minorHAnsi"/>
          <w:sz w:val="18"/>
          <w:szCs w:val="18"/>
        </w:rPr>
      </w:pPr>
      <w:r w:rsidRPr="00727B6A">
        <w:rPr>
          <w:rFonts w:asciiTheme="minorHAnsi" w:hAnsiTheme="minorHAnsi"/>
          <w:i/>
          <w:sz w:val="18"/>
          <w:szCs w:val="18"/>
        </w:rPr>
        <w:t>A. phagocy</w:t>
      </w:r>
      <w:r w:rsidR="000E3E08" w:rsidRPr="00727B6A">
        <w:rPr>
          <w:rFonts w:asciiTheme="minorHAnsi" w:hAnsiTheme="minorHAnsi"/>
          <w:i/>
          <w:sz w:val="18"/>
          <w:szCs w:val="18"/>
        </w:rPr>
        <w:t>t</w:t>
      </w:r>
      <w:r w:rsidRPr="00727B6A">
        <w:rPr>
          <w:rFonts w:asciiTheme="minorHAnsi" w:hAnsiTheme="minorHAnsi"/>
          <w:i/>
          <w:sz w:val="18"/>
          <w:szCs w:val="18"/>
        </w:rPr>
        <w:t>ophilum</w:t>
      </w:r>
      <w:r w:rsidRPr="00727B6A">
        <w:rPr>
          <w:rFonts w:asciiTheme="minorHAnsi" w:hAnsiTheme="minorHAnsi"/>
          <w:sz w:val="18"/>
          <w:szCs w:val="18"/>
        </w:rPr>
        <w:t xml:space="preserve"> </w:t>
      </w:r>
      <w:r w:rsidRPr="00727B6A">
        <w:rPr>
          <w:rFonts w:asciiTheme="minorHAnsi" w:hAnsiTheme="minorHAnsi"/>
          <w:sz w:val="18"/>
          <w:szCs w:val="18"/>
        </w:rPr>
        <w:tab/>
        <w:t xml:space="preserve">16S </w:t>
      </w:r>
      <w:proofErr w:type="gramStart"/>
      <w:r w:rsidRPr="00727B6A">
        <w:rPr>
          <w:rFonts w:asciiTheme="minorHAnsi" w:hAnsiTheme="minorHAnsi"/>
          <w:sz w:val="18"/>
          <w:szCs w:val="18"/>
        </w:rPr>
        <w:t>rRNA  N2</w:t>
      </w:r>
      <w:proofErr w:type="gramEnd"/>
      <w:r w:rsidRPr="00727B6A">
        <w:rPr>
          <w:rFonts w:asciiTheme="minorHAnsi" w:hAnsiTheme="minorHAnsi"/>
          <w:sz w:val="18"/>
          <w:szCs w:val="18"/>
        </w:rPr>
        <w:t xml:space="preserve"> R (ge2)</w:t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 w:cs="Dutch801BT-Roman"/>
          <w:sz w:val="18"/>
          <w:szCs w:val="18"/>
        </w:rPr>
        <w:t>GGCAGTATTAAAAGCAGCTCCAGG</w:t>
      </w:r>
    </w:p>
    <w:p w:rsidR="00B27873" w:rsidRPr="00727B6A" w:rsidRDefault="00B27873" w:rsidP="00B27873">
      <w:pPr>
        <w:suppressLineNumbers/>
        <w:ind w:left="-990" w:right="-990"/>
        <w:contextualSpacing/>
        <w:rPr>
          <w:rFonts w:asciiTheme="minorHAnsi" w:hAnsiTheme="minorHAnsi"/>
          <w:sz w:val="18"/>
          <w:szCs w:val="18"/>
        </w:rPr>
      </w:pPr>
    </w:p>
    <w:p w:rsidR="00B27873" w:rsidRPr="00727B6A" w:rsidRDefault="00B27873" w:rsidP="00B27873">
      <w:pPr>
        <w:suppressLineNumbers/>
        <w:ind w:left="-990" w:right="-990"/>
        <w:contextualSpacing/>
        <w:rPr>
          <w:rFonts w:asciiTheme="minorHAnsi" w:hAnsiTheme="minorHAnsi"/>
          <w:sz w:val="18"/>
          <w:szCs w:val="18"/>
        </w:rPr>
      </w:pPr>
      <w:r w:rsidRPr="00727B6A">
        <w:rPr>
          <w:rFonts w:asciiTheme="minorHAnsi" w:hAnsiTheme="minorHAnsi"/>
          <w:i/>
          <w:sz w:val="18"/>
          <w:szCs w:val="18"/>
        </w:rPr>
        <w:t>B. microti</w:t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  <w:t>18S rRNA</w:t>
      </w:r>
      <w:r w:rsidRPr="00727B6A">
        <w:rPr>
          <w:rFonts w:asciiTheme="minorHAnsi" w:hAnsiTheme="minorHAnsi"/>
          <w:sz w:val="18"/>
          <w:szCs w:val="18"/>
        </w:rPr>
        <w:tab/>
        <w:t>F</w:t>
      </w:r>
      <w:r w:rsidR="00B55C16" w:rsidRPr="00727B6A">
        <w:rPr>
          <w:rFonts w:asciiTheme="minorHAnsi" w:hAnsiTheme="minorHAnsi"/>
          <w:sz w:val="18"/>
          <w:szCs w:val="18"/>
        </w:rPr>
        <w:t xml:space="preserve"> (Bab8)</w:t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 w:cs="Minion-Regular"/>
          <w:sz w:val="18"/>
          <w:szCs w:val="18"/>
        </w:rPr>
        <w:t>CAGGGAGGTAGTGACAAGAAATAACA</w:t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  <w:t>73</w:t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</w:r>
      <w:r w:rsidR="004531DE" w:rsidRPr="00727B6A">
        <w:rPr>
          <w:rFonts w:asciiTheme="minorHAnsi" w:hAnsiTheme="minorHAnsi"/>
          <w:sz w:val="18"/>
          <w:szCs w:val="18"/>
        </w:rPr>
        <w:fldChar w:fldCharType="begin"/>
      </w:r>
      <w:r w:rsidR="00470F90" w:rsidRPr="00727B6A">
        <w:rPr>
          <w:rFonts w:asciiTheme="minorHAnsi" w:hAnsiTheme="minorHAnsi"/>
          <w:sz w:val="18"/>
          <w:szCs w:val="18"/>
        </w:rPr>
        <w:instrText xml:space="preserve"> ADDIN ZOTERO_ITEM {"citationID":"f9lef2pk9","properties":{"formattedCitation":"(Teal et al., 2012)","plainCitation":"(Teal et al., 2012)"},"citationItems":[{"id":108,"uris":["http://zotero.org/users/local/WWzEp9nI/items/MEI4TE3I"],"uri":["http://zotero.org/users/local/WWzEp9nI/items/MEI4TE3I"]}]} </w:instrText>
      </w:r>
      <w:r w:rsidR="004531DE" w:rsidRPr="00727B6A">
        <w:rPr>
          <w:rFonts w:asciiTheme="minorHAnsi" w:hAnsiTheme="minorHAnsi"/>
          <w:sz w:val="18"/>
          <w:szCs w:val="18"/>
        </w:rPr>
        <w:fldChar w:fldCharType="separate"/>
      </w:r>
      <w:r w:rsidR="00470F90" w:rsidRPr="00727B6A">
        <w:rPr>
          <w:rFonts w:asciiTheme="minorHAnsi" w:hAnsiTheme="minorHAnsi"/>
          <w:sz w:val="18"/>
        </w:rPr>
        <w:t>(Teal et al., 2012)</w:t>
      </w:r>
      <w:r w:rsidR="004531DE" w:rsidRPr="00727B6A">
        <w:rPr>
          <w:rFonts w:asciiTheme="minorHAnsi" w:hAnsiTheme="minorHAnsi"/>
          <w:sz w:val="18"/>
          <w:szCs w:val="18"/>
        </w:rPr>
        <w:fldChar w:fldCharType="end"/>
      </w:r>
    </w:p>
    <w:p w:rsidR="00B27873" w:rsidRPr="00727B6A" w:rsidRDefault="00B27873" w:rsidP="00B27873">
      <w:pPr>
        <w:suppressLineNumbers/>
        <w:ind w:left="-990" w:right="-990"/>
        <w:contextualSpacing/>
        <w:rPr>
          <w:rFonts w:asciiTheme="minorHAnsi" w:hAnsiTheme="minorHAnsi"/>
          <w:sz w:val="18"/>
          <w:szCs w:val="18"/>
        </w:rPr>
      </w:pPr>
      <w:r w:rsidRPr="00727B6A">
        <w:rPr>
          <w:rFonts w:asciiTheme="minorHAnsi" w:hAnsiTheme="minorHAnsi"/>
          <w:i/>
          <w:sz w:val="18"/>
          <w:szCs w:val="18"/>
        </w:rPr>
        <w:t>B. microti</w:t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  <w:t>18S rRNA</w:t>
      </w:r>
      <w:r w:rsidRPr="00727B6A">
        <w:rPr>
          <w:rFonts w:asciiTheme="minorHAnsi" w:hAnsiTheme="minorHAnsi"/>
          <w:sz w:val="18"/>
          <w:szCs w:val="18"/>
        </w:rPr>
        <w:tab/>
        <w:t xml:space="preserve"> R</w:t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 w:cs="Minion-Regular"/>
          <w:sz w:val="18"/>
          <w:szCs w:val="18"/>
        </w:rPr>
        <w:t>GGTTTAGATTCCCATCATTCCAAT</w:t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</w:r>
    </w:p>
    <w:p w:rsidR="00B27873" w:rsidRPr="00727B6A" w:rsidRDefault="00B27873" w:rsidP="00B27873">
      <w:pPr>
        <w:suppressLineNumbers/>
        <w:ind w:left="-990" w:right="-990"/>
        <w:contextualSpacing/>
        <w:rPr>
          <w:rFonts w:asciiTheme="minorHAnsi" w:hAnsiTheme="minorHAnsi"/>
          <w:sz w:val="18"/>
          <w:szCs w:val="18"/>
        </w:rPr>
      </w:pPr>
      <w:r w:rsidRPr="00727B6A">
        <w:rPr>
          <w:rFonts w:asciiTheme="minorHAnsi" w:hAnsiTheme="minorHAnsi"/>
          <w:i/>
          <w:sz w:val="18"/>
          <w:szCs w:val="18"/>
        </w:rPr>
        <w:t>B. microti</w:t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  <w:t>18S rRNA</w:t>
      </w:r>
      <w:r w:rsidRPr="00727B6A">
        <w:rPr>
          <w:rFonts w:asciiTheme="minorHAnsi" w:hAnsiTheme="minorHAnsi"/>
          <w:sz w:val="18"/>
          <w:szCs w:val="18"/>
        </w:rPr>
        <w:tab/>
        <w:t xml:space="preserve"> Probe</w:t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 w:cs="Minion-Regular"/>
          <w:sz w:val="18"/>
          <w:szCs w:val="18"/>
        </w:rPr>
        <w:t>6FAM-TACAGGGCTTAAAGTCT-MGBNFQ</w:t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</w:r>
    </w:p>
    <w:p w:rsidR="00474E90" w:rsidRPr="00727B6A" w:rsidRDefault="00B55C16" w:rsidP="00B27873">
      <w:pPr>
        <w:suppressLineNumbers/>
        <w:ind w:left="-990" w:right="-990"/>
        <w:contextualSpacing/>
        <w:rPr>
          <w:rFonts w:asciiTheme="minorHAnsi" w:hAnsiTheme="minorHAnsi"/>
          <w:sz w:val="18"/>
          <w:szCs w:val="18"/>
        </w:rPr>
      </w:pPr>
      <w:r w:rsidRPr="00727B6A">
        <w:rPr>
          <w:rFonts w:asciiTheme="minorHAnsi" w:hAnsiTheme="minorHAnsi"/>
          <w:i/>
          <w:sz w:val="18"/>
          <w:szCs w:val="18"/>
        </w:rPr>
        <w:t>B. microti</w:t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  <w:t>18S rRNA (RLBH R)</w:t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  <w:t>TCTTCGATCCCCTAACTTTC</w:t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  <w:t>498</w:t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</w:r>
      <w:r w:rsidR="004531DE" w:rsidRPr="00727B6A">
        <w:rPr>
          <w:rFonts w:asciiTheme="minorHAnsi" w:hAnsiTheme="minorHAnsi"/>
          <w:sz w:val="18"/>
          <w:szCs w:val="18"/>
        </w:rPr>
        <w:fldChar w:fldCharType="begin"/>
      </w:r>
      <w:r w:rsidR="00470F90" w:rsidRPr="00727B6A">
        <w:rPr>
          <w:rFonts w:asciiTheme="minorHAnsi" w:hAnsiTheme="minorHAnsi"/>
          <w:sz w:val="18"/>
          <w:szCs w:val="18"/>
        </w:rPr>
        <w:instrText xml:space="preserve"> ADDIN ZOTERO_ITEM {"citationID":"55ik2uid","properties":{"formattedCitation":"(Gubbels et al., 1999)","plainCitation":"(Gubbels et al., 1999)"},"citationItems":[{"id":5,"uris":["http://zotero.org/users/local/WWzEp9nI/items/JXPH872X"],"uri":["http://zotero.org/users/local/WWzEp9nI/items/JXPH872X"]}]} </w:instrText>
      </w:r>
      <w:r w:rsidR="004531DE" w:rsidRPr="00727B6A">
        <w:rPr>
          <w:rFonts w:asciiTheme="minorHAnsi" w:hAnsiTheme="minorHAnsi"/>
          <w:sz w:val="18"/>
          <w:szCs w:val="18"/>
        </w:rPr>
        <w:fldChar w:fldCharType="separate"/>
      </w:r>
      <w:r w:rsidR="00470F90" w:rsidRPr="00727B6A">
        <w:rPr>
          <w:rFonts w:asciiTheme="minorHAnsi" w:hAnsiTheme="minorHAnsi"/>
          <w:sz w:val="18"/>
        </w:rPr>
        <w:t>(Gubbels et al., 1999)</w:t>
      </w:r>
      <w:r w:rsidR="004531DE" w:rsidRPr="00727B6A">
        <w:rPr>
          <w:rFonts w:asciiTheme="minorHAnsi" w:hAnsiTheme="minorHAnsi"/>
          <w:sz w:val="18"/>
          <w:szCs w:val="18"/>
        </w:rPr>
        <w:fldChar w:fldCharType="end"/>
      </w:r>
    </w:p>
    <w:p w:rsidR="00B27873" w:rsidRPr="00727B6A" w:rsidRDefault="00B27873" w:rsidP="00B27873">
      <w:pPr>
        <w:suppressLineNumbers/>
        <w:ind w:left="-990" w:right="-990"/>
        <w:contextualSpacing/>
        <w:rPr>
          <w:rFonts w:asciiTheme="minorHAnsi" w:hAnsiTheme="minorHAnsi"/>
          <w:sz w:val="18"/>
          <w:szCs w:val="18"/>
        </w:rPr>
      </w:pP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</w:r>
    </w:p>
    <w:p w:rsidR="00B27873" w:rsidRPr="00727B6A" w:rsidRDefault="000E3E08" w:rsidP="00B27873">
      <w:pPr>
        <w:suppressLineNumbers/>
        <w:ind w:left="-990" w:right="-990"/>
        <w:contextualSpacing/>
        <w:rPr>
          <w:rFonts w:asciiTheme="minorHAnsi" w:hAnsiTheme="minorHAnsi"/>
          <w:sz w:val="18"/>
          <w:szCs w:val="18"/>
        </w:rPr>
      </w:pPr>
      <w:r w:rsidRPr="00727B6A">
        <w:rPr>
          <w:rFonts w:asciiTheme="minorHAnsi" w:hAnsiTheme="minorHAnsi"/>
          <w:i/>
          <w:sz w:val="18"/>
          <w:szCs w:val="18"/>
        </w:rPr>
        <w:t>Babesia</w:t>
      </w:r>
      <w:r w:rsidRPr="00727B6A">
        <w:rPr>
          <w:rFonts w:asciiTheme="minorHAnsi" w:hAnsiTheme="minorHAnsi"/>
          <w:sz w:val="18"/>
          <w:szCs w:val="18"/>
        </w:rPr>
        <w:t xml:space="preserve"> spp.</w:t>
      </w:r>
      <w:r w:rsidR="00B27873" w:rsidRPr="00727B6A">
        <w:rPr>
          <w:rFonts w:asciiTheme="minorHAnsi" w:hAnsiTheme="minorHAnsi"/>
          <w:sz w:val="18"/>
          <w:szCs w:val="18"/>
        </w:rPr>
        <w:tab/>
      </w:r>
      <w:r w:rsidR="00B27873" w:rsidRPr="00727B6A">
        <w:rPr>
          <w:rFonts w:asciiTheme="minorHAnsi" w:hAnsiTheme="minorHAnsi"/>
          <w:sz w:val="18"/>
          <w:szCs w:val="18"/>
        </w:rPr>
        <w:tab/>
        <w:t>18S rRNA F</w:t>
      </w:r>
      <w:r w:rsidR="00B27873" w:rsidRPr="00727B6A">
        <w:rPr>
          <w:rFonts w:asciiTheme="minorHAnsi" w:hAnsiTheme="minorHAnsi"/>
          <w:sz w:val="18"/>
          <w:szCs w:val="18"/>
        </w:rPr>
        <w:tab/>
      </w:r>
      <w:r w:rsidR="00B27873" w:rsidRPr="00727B6A">
        <w:rPr>
          <w:rFonts w:asciiTheme="minorHAnsi" w:hAnsiTheme="minorHAnsi"/>
          <w:sz w:val="18"/>
          <w:szCs w:val="18"/>
        </w:rPr>
        <w:tab/>
        <w:t>GCTCGTAGTTGAATTTCTGCGT</w:t>
      </w:r>
      <w:r w:rsidR="00B27873" w:rsidRPr="00727B6A">
        <w:rPr>
          <w:rFonts w:asciiTheme="minorHAnsi" w:hAnsiTheme="minorHAnsi"/>
          <w:sz w:val="18"/>
          <w:szCs w:val="18"/>
        </w:rPr>
        <w:tab/>
        <w:t xml:space="preserve"> </w:t>
      </w:r>
      <w:r w:rsidR="00B27873" w:rsidRPr="00727B6A">
        <w:rPr>
          <w:rFonts w:asciiTheme="minorHAnsi" w:hAnsiTheme="minorHAnsi"/>
          <w:sz w:val="18"/>
          <w:szCs w:val="18"/>
        </w:rPr>
        <w:tab/>
        <w:t>283</w:t>
      </w:r>
      <w:r w:rsidRPr="00727B6A">
        <w:rPr>
          <w:rFonts w:asciiTheme="minorHAnsi" w:hAnsiTheme="minorHAnsi"/>
          <w:sz w:val="18"/>
          <w:szCs w:val="18"/>
        </w:rPr>
        <w:t xml:space="preserve"> (</w:t>
      </w:r>
      <w:r w:rsidRPr="00727B6A">
        <w:rPr>
          <w:rFonts w:asciiTheme="minorHAnsi" w:hAnsiTheme="minorHAnsi"/>
          <w:i/>
          <w:sz w:val="18"/>
          <w:szCs w:val="18"/>
        </w:rPr>
        <w:t xml:space="preserve">B. </w:t>
      </w:r>
      <w:proofErr w:type="spellStart"/>
      <w:r w:rsidRPr="00727B6A">
        <w:rPr>
          <w:rFonts w:asciiTheme="minorHAnsi" w:hAnsiTheme="minorHAnsi"/>
          <w:i/>
          <w:sz w:val="18"/>
          <w:szCs w:val="18"/>
        </w:rPr>
        <w:t>odo</w:t>
      </w:r>
      <w:proofErr w:type="spellEnd"/>
      <w:r w:rsidRPr="00727B6A">
        <w:rPr>
          <w:rFonts w:asciiTheme="minorHAnsi" w:hAnsiTheme="minorHAnsi"/>
          <w:sz w:val="18"/>
          <w:szCs w:val="18"/>
        </w:rPr>
        <w:t>.)</w:t>
      </w:r>
      <w:r w:rsidRPr="00727B6A">
        <w:rPr>
          <w:rFonts w:asciiTheme="minorHAnsi" w:hAnsiTheme="minorHAnsi"/>
          <w:sz w:val="18"/>
          <w:szCs w:val="18"/>
        </w:rPr>
        <w:tab/>
      </w:r>
      <w:r w:rsidR="00B27873" w:rsidRPr="00727B6A">
        <w:rPr>
          <w:rFonts w:asciiTheme="minorHAnsi" w:hAnsiTheme="minorHAnsi"/>
          <w:sz w:val="18"/>
          <w:szCs w:val="18"/>
        </w:rPr>
        <w:t>PrimerBLAST</w:t>
      </w:r>
    </w:p>
    <w:p w:rsidR="000E3E08" w:rsidRPr="00727B6A" w:rsidRDefault="00B27873" w:rsidP="00B27873">
      <w:pPr>
        <w:suppressLineNumbers/>
        <w:ind w:left="-990" w:right="-990"/>
        <w:contextualSpacing/>
        <w:rPr>
          <w:rFonts w:asciiTheme="minorHAnsi" w:hAnsiTheme="minorHAnsi"/>
          <w:sz w:val="18"/>
        </w:rPr>
      </w:pPr>
      <w:r w:rsidRPr="00727B6A">
        <w:rPr>
          <w:rFonts w:asciiTheme="minorHAnsi" w:hAnsiTheme="minorHAnsi"/>
          <w:i/>
          <w:sz w:val="18"/>
          <w:szCs w:val="18"/>
        </w:rPr>
        <w:t>B</w:t>
      </w:r>
      <w:r w:rsidR="000E3E08" w:rsidRPr="00727B6A">
        <w:rPr>
          <w:rFonts w:asciiTheme="minorHAnsi" w:hAnsiTheme="minorHAnsi"/>
          <w:i/>
          <w:sz w:val="18"/>
          <w:szCs w:val="18"/>
        </w:rPr>
        <w:t xml:space="preserve">abesia </w:t>
      </w:r>
      <w:r w:rsidR="000E3E08" w:rsidRPr="00727B6A">
        <w:rPr>
          <w:rFonts w:asciiTheme="minorHAnsi" w:hAnsiTheme="minorHAnsi"/>
          <w:sz w:val="18"/>
          <w:szCs w:val="18"/>
        </w:rPr>
        <w:t>spp.</w:t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  <w:t>18S rRNA R</w:t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  <w:t>TTGGCAAATGCTTTCGCAGT</w:t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</w:r>
      <w:r w:rsidR="000E3E08" w:rsidRPr="00727B6A">
        <w:rPr>
          <w:rFonts w:asciiTheme="minorHAnsi" w:hAnsiTheme="minorHAnsi"/>
          <w:sz w:val="18"/>
          <w:szCs w:val="18"/>
        </w:rPr>
        <w:t>311 (</w:t>
      </w:r>
      <w:r w:rsidR="000E3E08" w:rsidRPr="00727B6A">
        <w:rPr>
          <w:rFonts w:asciiTheme="minorHAnsi" w:hAnsiTheme="minorHAnsi"/>
          <w:i/>
          <w:sz w:val="18"/>
          <w:szCs w:val="18"/>
        </w:rPr>
        <w:t>B. microti</w:t>
      </w:r>
      <w:r w:rsidR="000E3E08" w:rsidRPr="00727B6A">
        <w:rPr>
          <w:rFonts w:asciiTheme="minorHAnsi" w:hAnsiTheme="minorHAnsi"/>
          <w:sz w:val="18"/>
          <w:szCs w:val="18"/>
        </w:rPr>
        <w:t>)</w:t>
      </w:r>
      <w:r w:rsidR="000E3E08"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 xml:space="preserve">GenBank:  </w:t>
      </w:r>
      <w:r w:rsidRPr="00727B6A">
        <w:rPr>
          <w:rFonts w:asciiTheme="minorHAnsi" w:hAnsiTheme="minorHAnsi"/>
          <w:sz w:val="18"/>
        </w:rPr>
        <w:t>KC460321.1</w:t>
      </w:r>
    </w:p>
    <w:p w:rsidR="000E3E08" w:rsidRPr="00727B6A" w:rsidRDefault="000E3E08" w:rsidP="00B27873">
      <w:pPr>
        <w:suppressLineNumbers/>
        <w:ind w:left="-990" w:right="-990"/>
        <w:contextualSpacing/>
        <w:rPr>
          <w:rFonts w:asciiTheme="minorHAnsi" w:hAnsiTheme="minorHAnsi"/>
          <w:sz w:val="18"/>
        </w:rPr>
      </w:pPr>
    </w:p>
    <w:p w:rsidR="00B27873" w:rsidRPr="00727B6A" w:rsidRDefault="00B27873" w:rsidP="00B27873">
      <w:pPr>
        <w:suppressLineNumbers/>
        <w:ind w:left="-990" w:right="-990"/>
        <w:contextualSpacing/>
        <w:rPr>
          <w:rFonts w:asciiTheme="minorHAnsi" w:hAnsiTheme="minorHAnsi"/>
          <w:sz w:val="18"/>
          <w:szCs w:val="18"/>
        </w:rPr>
      </w:pPr>
      <w:r w:rsidRPr="00727B6A">
        <w:rPr>
          <w:rFonts w:asciiTheme="minorHAnsi" w:hAnsiTheme="minorHAnsi"/>
          <w:i/>
          <w:sz w:val="18"/>
          <w:szCs w:val="18"/>
        </w:rPr>
        <w:t>B. odocoilei</w:t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  <w:t>5.8S rRNA F</w:t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  <w:t>CCCTCCAATTGTGTTGCTGC</w:t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  <w:t>527</w:t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  <w:t>PrimerBLAST</w:t>
      </w:r>
    </w:p>
    <w:p w:rsidR="00B27873" w:rsidRPr="00727B6A" w:rsidRDefault="00B27873" w:rsidP="00B27873">
      <w:pPr>
        <w:suppressLineNumbers/>
        <w:ind w:left="-990" w:right="-990"/>
        <w:contextualSpacing/>
        <w:rPr>
          <w:rFonts w:asciiTheme="minorHAnsi" w:hAnsiTheme="minorHAnsi"/>
          <w:sz w:val="18"/>
          <w:szCs w:val="18"/>
        </w:rPr>
      </w:pPr>
      <w:r w:rsidRPr="00727B6A">
        <w:rPr>
          <w:rFonts w:asciiTheme="minorHAnsi" w:hAnsiTheme="minorHAnsi"/>
          <w:i/>
          <w:sz w:val="18"/>
          <w:szCs w:val="18"/>
        </w:rPr>
        <w:t>B. odocoilei</w:t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  <w:t>5.8S rRNA R</w:t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  <w:t>GAGAGCCTCGAGATCACACG</w:t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  <w:t>GenBank: AY339750.1</w:t>
      </w:r>
    </w:p>
    <w:p w:rsidR="00B27873" w:rsidRPr="00727B6A" w:rsidRDefault="00B27873" w:rsidP="00B27873">
      <w:pPr>
        <w:suppressLineNumbers/>
        <w:ind w:left="-990" w:right="-990"/>
        <w:contextualSpacing/>
        <w:rPr>
          <w:rFonts w:asciiTheme="minorHAnsi" w:hAnsiTheme="minorHAnsi"/>
          <w:sz w:val="18"/>
          <w:szCs w:val="18"/>
        </w:rPr>
      </w:pP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</w:r>
    </w:p>
    <w:p w:rsidR="00B27873" w:rsidRPr="00727B6A" w:rsidRDefault="00B27873" w:rsidP="00B27873">
      <w:pPr>
        <w:suppressLineNumbers/>
        <w:ind w:right="-990" w:hanging="990"/>
        <w:contextualSpacing/>
        <w:rPr>
          <w:rFonts w:asciiTheme="minorHAnsi" w:hAnsiTheme="minorHAnsi"/>
          <w:sz w:val="18"/>
          <w:szCs w:val="18"/>
        </w:rPr>
      </w:pPr>
      <w:r w:rsidRPr="00727B6A">
        <w:rPr>
          <w:rFonts w:asciiTheme="minorHAnsi" w:hAnsiTheme="minorHAnsi"/>
          <w:i/>
          <w:sz w:val="18"/>
          <w:szCs w:val="18"/>
        </w:rPr>
        <w:t>B. burgdorferi</w:t>
      </w:r>
      <w:r w:rsidRPr="00727B6A">
        <w:rPr>
          <w:rFonts w:asciiTheme="minorHAnsi" w:hAnsiTheme="minorHAnsi"/>
          <w:sz w:val="18"/>
          <w:szCs w:val="18"/>
        </w:rPr>
        <w:tab/>
        <w:t xml:space="preserve">23s </w:t>
      </w:r>
      <w:proofErr w:type="gramStart"/>
      <w:r w:rsidRPr="00727B6A">
        <w:rPr>
          <w:rFonts w:asciiTheme="minorHAnsi" w:hAnsiTheme="minorHAnsi"/>
          <w:sz w:val="18"/>
          <w:szCs w:val="18"/>
        </w:rPr>
        <w:t>rRNA  F</w:t>
      </w:r>
      <w:proofErr w:type="gramEnd"/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  <w:t xml:space="preserve">GCGAGTCTTAAAAGGGCGATTT   </w:t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  <w:t>74</w:t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</w:r>
      <w:r w:rsidR="004531DE" w:rsidRPr="00727B6A">
        <w:rPr>
          <w:rFonts w:asciiTheme="minorHAnsi" w:hAnsiTheme="minorHAnsi"/>
          <w:sz w:val="18"/>
          <w:szCs w:val="18"/>
        </w:rPr>
        <w:fldChar w:fldCharType="begin"/>
      </w:r>
      <w:r w:rsidR="00470F90" w:rsidRPr="00727B6A">
        <w:rPr>
          <w:rFonts w:asciiTheme="minorHAnsi" w:hAnsiTheme="minorHAnsi"/>
          <w:sz w:val="18"/>
          <w:szCs w:val="18"/>
        </w:rPr>
        <w:instrText xml:space="preserve"> ADDIN ZOTERO_ITEM {"citationID":"bigm0jn24","properties":{"formattedCitation":"(Courtney et al., 2004)","plainCitation":"(Courtney et al., 2004)"},"citationItems":[{"id":99,"uris":["http://zotero.org/users/local/WWzEp9nI/items/WWDR5KA6"],"uri":["http://zotero.org/users/local/WWzEp9nI/items/WWDR5KA6"]}]} </w:instrText>
      </w:r>
      <w:r w:rsidR="004531DE" w:rsidRPr="00727B6A">
        <w:rPr>
          <w:rFonts w:asciiTheme="minorHAnsi" w:hAnsiTheme="minorHAnsi"/>
          <w:sz w:val="18"/>
          <w:szCs w:val="18"/>
        </w:rPr>
        <w:fldChar w:fldCharType="separate"/>
      </w:r>
      <w:r w:rsidR="00470F90" w:rsidRPr="00727B6A">
        <w:rPr>
          <w:rFonts w:asciiTheme="minorHAnsi" w:hAnsiTheme="minorHAnsi"/>
          <w:sz w:val="18"/>
        </w:rPr>
        <w:t>(Courtney et al., 2004)</w:t>
      </w:r>
      <w:r w:rsidR="004531DE" w:rsidRPr="00727B6A">
        <w:rPr>
          <w:rFonts w:asciiTheme="minorHAnsi" w:hAnsiTheme="minorHAnsi"/>
          <w:sz w:val="18"/>
          <w:szCs w:val="18"/>
        </w:rPr>
        <w:fldChar w:fldCharType="end"/>
      </w:r>
    </w:p>
    <w:p w:rsidR="00B27873" w:rsidRPr="00727B6A" w:rsidRDefault="00B27873" w:rsidP="00B27873">
      <w:pPr>
        <w:suppressLineNumbers/>
        <w:ind w:right="-990" w:hanging="990"/>
        <w:contextualSpacing/>
        <w:rPr>
          <w:rFonts w:asciiTheme="minorHAnsi" w:hAnsiTheme="minorHAnsi"/>
          <w:sz w:val="18"/>
          <w:szCs w:val="18"/>
        </w:rPr>
      </w:pPr>
      <w:r w:rsidRPr="00727B6A">
        <w:rPr>
          <w:rFonts w:asciiTheme="minorHAnsi" w:hAnsiTheme="minorHAnsi"/>
          <w:i/>
          <w:sz w:val="18"/>
          <w:szCs w:val="18"/>
        </w:rPr>
        <w:t>B. burgdorferi</w:t>
      </w:r>
      <w:r w:rsidRPr="00727B6A">
        <w:rPr>
          <w:rFonts w:asciiTheme="minorHAnsi" w:hAnsiTheme="minorHAnsi"/>
          <w:sz w:val="18"/>
          <w:szCs w:val="18"/>
        </w:rPr>
        <w:tab/>
        <w:t xml:space="preserve">23s </w:t>
      </w:r>
      <w:proofErr w:type="gramStart"/>
      <w:r w:rsidRPr="00727B6A">
        <w:rPr>
          <w:rFonts w:asciiTheme="minorHAnsi" w:hAnsiTheme="minorHAnsi"/>
          <w:sz w:val="18"/>
          <w:szCs w:val="18"/>
        </w:rPr>
        <w:t>rRNA  R</w:t>
      </w:r>
      <w:proofErr w:type="gramEnd"/>
      <w:r w:rsidRPr="00727B6A">
        <w:rPr>
          <w:rFonts w:asciiTheme="minorHAnsi" w:hAnsiTheme="minorHAnsi"/>
          <w:sz w:val="18"/>
          <w:szCs w:val="18"/>
        </w:rPr>
        <w:t xml:space="preserve">   </w:t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  <w:t>TTCAGCCTGGCCATAAATAGATCAC</w:t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  <w:t>Custom TaqMan® Design Tool</w:t>
      </w:r>
    </w:p>
    <w:p w:rsidR="00B27873" w:rsidRPr="00727B6A" w:rsidRDefault="00B27873" w:rsidP="00B27873">
      <w:pPr>
        <w:suppressLineNumbers/>
        <w:ind w:right="-990" w:hanging="990"/>
        <w:contextualSpacing/>
        <w:rPr>
          <w:rFonts w:asciiTheme="minorHAnsi" w:hAnsiTheme="minorHAnsi"/>
          <w:sz w:val="18"/>
          <w:szCs w:val="18"/>
        </w:rPr>
      </w:pPr>
      <w:r w:rsidRPr="00727B6A">
        <w:rPr>
          <w:rFonts w:asciiTheme="minorHAnsi" w:hAnsiTheme="minorHAnsi"/>
          <w:i/>
          <w:sz w:val="18"/>
          <w:szCs w:val="18"/>
        </w:rPr>
        <w:t>B. burgdorferi</w:t>
      </w:r>
      <w:r w:rsidRPr="00727B6A">
        <w:rPr>
          <w:rFonts w:asciiTheme="minorHAnsi" w:hAnsiTheme="minorHAnsi"/>
          <w:sz w:val="18"/>
          <w:szCs w:val="18"/>
        </w:rPr>
        <w:tab/>
        <w:t xml:space="preserve">23s </w:t>
      </w:r>
      <w:proofErr w:type="gramStart"/>
      <w:r w:rsidRPr="00727B6A">
        <w:rPr>
          <w:rFonts w:asciiTheme="minorHAnsi" w:hAnsiTheme="minorHAnsi"/>
          <w:sz w:val="18"/>
          <w:szCs w:val="18"/>
        </w:rPr>
        <w:t>rRNA  Probe</w:t>
      </w:r>
      <w:proofErr w:type="gramEnd"/>
      <w:r w:rsidRPr="00727B6A">
        <w:rPr>
          <w:rFonts w:asciiTheme="minorHAnsi" w:hAnsiTheme="minorHAnsi"/>
          <w:sz w:val="18"/>
          <w:szCs w:val="18"/>
        </w:rPr>
        <w:t xml:space="preserve">   </w:t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  <w:t>6-FAM-TCGGCTTCGGGTCTAC-MGBNFQ</w:t>
      </w:r>
    </w:p>
    <w:p w:rsidR="00B27873" w:rsidRPr="00727B6A" w:rsidRDefault="00B27873" w:rsidP="00B27873">
      <w:pPr>
        <w:suppressLineNumbers/>
        <w:ind w:right="-990" w:hanging="990"/>
        <w:contextualSpacing/>
        <w:rPr>
          <w:rFonts w:asciiTheme="minorHAnsi" w:hAnsiTheme="minorHAnsi"/>
          <w:sz w:val="18"/>
          <w:szCs w:val="18"/>
        </w:rPr>
      </w:pPr>
    </w:p>
    <w:p w:rsidR="00B27873" w:rsidRPr="00727B6A" w:rsidRDefault="00B27873" w:rsidP="00B27873">
      <w:pPr>
        <w:suppressLineNumbers/>
        <w:ind w:right="-990" w:hanging="990"/>
        <w:contextualSpacing/>
        <w:rPr>
          <w:rFonts w:asciiTheme="minorHAnsi" w:hAnsiTheme="minorHAnsi"/>
          <w:sz w:val="18"/>
          <w:szCs w:val="18"/>
        </w:rPr>
      </w:pPr>
      <w:r w:rsidRPr="00727B6A">
        <w:rPr>
          <w:rFonts w:asciiTheme="minorHAnsi" w:hAnsiTheme="minorHAnsi"/>
          <w:i/>
          <w:sz w:val="18"/>
          <w:szCs w:val="18"/>
        </w:rPr>
        <w:t>B. burgdorferi</w:t>
      </w:r>
      <w:r w:rsidRPr="00727B6A">
        <w:rPr>
          <w:rFonts w:asciiTheme="minorHAnsi" w:hAnsiTheme="minorHAnsi"/>
          <w:sz w:val="18"/>
          <w:szCs w:val="18"/>
        </w:rPr>
        <w:tab/>
        <w:t>Osp A F</w:t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  <w:t>CTGGGGAAGTTTCAGTTGAAC</w:t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  <w:t>181</w:t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</w:r>
      <w:r w:rsidR="004531DE" w:rsidRPr="00727B6A">
        <w:rPr>
          <w:rFonts w:asciiTheme="minorHAnsi" w:hAnsiTheme="minorHAnsi"/>
          <w:sz w:val="18"/>
          <w:szCs w:val="18"/>
        </w:rPr>
        <w:fldChar w:fldCharType="begin"/>
      </w:r>
      <w:r w:rsidR="00470F90" w:rsidRPr="00727B6A">
        <w:rPr>
          <w:rFonts w:asciiTheme="minorHAnsi" w:hAnsiTheme="minorHAnsi"/>
          <w:sz w:val="18"/>
          <w:szCs w:val="18"/>
        </w:rPr>
        <w:instrText xml:space="preserve"> ADDIN ZOTERO_ITEM {"citationID":"1iepp498f8","properties":{"formattedCitation":"(Dibernardo et al., 2014)","plainCitation":"(Dibernardo et al., 2014)"},"citationItems":[{"id":115,"uris":["http://zotero.org/users/local/WWzEp9nI/items/PJDS7UMD"],"uri":["http://zotero.org/users/local/WWzEp9nI/items/PJDS7UMD"]}]} </w:instrText>
      </w:r>
      <w:r w:rsidR="004531DE" w:rsidRPr="00727B6A">
        <w:rPr>
          <w:rFonts w:asciiTheme="minorHAnsi" w:hAnsiTheme="minorHAnsi"/>
          <w:sz w:val="18"/>
          <w:szCs w:val="18"/>
        </w:rPr>
        <w:fldChar w:fldCharType="separate"/>
      </w:r>
      <w:r w:rsidR="00470F90" w:rsidRPr="00727B6A">
        <w:rPr>
          <w:rFonts w:asciiTheme="minorHAnsi" w:hAnsiTheme="minorHAnsi"/>
          <w:sz w:val="18"/>
        </w:rPr>
        <w:t>(Dibernardo et al., 2014)</w:t>
      </w:r>
      <w:r w:rsidR="004531DE" w:rsidRPr="00727B6A">
        <w:rPr>
          <w:rFonts w:asciiTheme="minorHAnsi" w:hAnsiTheme="minorHAnsi"/>
          <w:sz w:val="18"/>
          <w:szCs w:val="18"/>
        </w:rPr>
        <w:fldChar w:fldCharType="end"/>
      </w:r>
    </w:p>
    <w:p w:rsidR="00B27873" w:rsidRPr="00727B6A" w:rsidRDefault="00B27873" w:rsidP="00B27873">
      <w:pPr>
        <w:suppressLineNumbers/>
        <w:ind w:right="-990" w:hanging="990"/>
        <w:contextualSpacing/>
        <w:rPr>
          <w:rFonts w:asciiTheme="minorHAnsi" w:hAnsiTheme="minorHAnsi"/>
          <w:sz w:val="18"/>
          <w:szCs w:val="18"/>
        </w:rPr>
      </w:pPr>
      <w:r w:rsidRPr="00727B6A">
        <w:rPr>
          <w:rFonts w:asciiTheme="minorHAnsi" w:hAnsiTheme="minorHAnsi"/>
          <w:i/>
          <w:sz w:val="18"/>
          <w:szCs w:val="18"/>
        </w:rPr>
        <w:t>B. burgdorferi</w:t>
      </w:r>
      <w:r w:rsidRPr="00727B6A">
        <w:rPr>
          <w:rFonts w:asciiTheme="minorHAnsi" w:hAnsiTheme="minorHAnsi"/>
          <w:sz w:val="18"/>
          <w:szCs w:val="18"/>
        </w:rPr>
        <w:tab/>
        <w:t>Osp A R</w:t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  <w:t>TTGGTGCCATTTGAGTCGTA</w:t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  <w:t>Custom TaqMan® Design Tool</w:t>
      </w:r>
    </w:p>
    <w:p w:rsidR="00B27873" w:rsidRPr="00727B6A" w:rsidRDefault="00B27873" w:rsidP="00B27873">
      <w:pPr>
        <w:suppressLineNumbers/>
        <w:ind w:right="-990" w:hanging="990"/>
        <w:contextualSpacing/>
        <w:rPr>
          <w:rFonts w:asciiTheme="minorHAnsi" w:hAnsiTheme="minorHAnsi"/>
          <w:sz w:val="18"/>
          <w:szCs w:val="18"/>
        </w:rPr>
      </w:pPr>
      <w:r w:rsidRPr="00727B6A">
        <w:rPr>
          <w:rFonts w:asciiTheme="minorHAnsi" w:hAnsiTheme="minorHAnsi"/>
          <w:i/>
          <w:sz w:val="18"/>
          <w:szCs w:val="18"/>
        </w:rPr>
        <w:t>B. burgdorferi</w:t>
      </w:r>
      <w:r w:rsidRPr="00727B6A">
        <w:rPr>
          <w:rFonts w:asciiTheme="minorHAnsi" w:hAnsiTheme="minorHAnsi"/>
          <w:sz w:val="18"/>
          <w:szCs w:val="18"/>
        </w:rPr>
        <w:tab/>
        <w:t>Osp A Probe</w:t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</w:r>
      <w:r w:rsidR="001544E0" w:rsidRPr="00727B6A">
        <w:rPr>
          <w:rFonts w:asciiTheme="minorHAnsi" w:hAnsiTheme="minorHAnsi"/>
          <w:sz w:val="18"/>
          <w:szCs w:val="18"/>
        </w:rPr>
        <w:t>6-</w:t>
      </w:r>
      <w:r w:rsidRPr="00727B6A">
        <w:rPr>
          <w:rFonts w:asciiTheme="minorHAnsi" w:hAnsiTheme="minorHAnsi"/>
          <w:sz w:val="18"/>
          <w:szCs w:val="18"/>
        </w:rPr>
        <w:t>FAM-CAGCTTGGAATTCAGGCA-MGBNFQ</w:t>
      </w:r>
    </w:p>
    <w:p w:rsidR="00B27873" w:rsidRPr="00727B6A" w:rsidRDefault="00B27873" w:rsidP="00B27873">
      <w:pPr>
        <w:suppressLineNumbers/>
        <w:ind w:right="-990" w:hanging="990"/>
        <w:contextualSpacing/>
        <w:rPr>
          <w:rFonts w:asciiTheme="minorHAnsi" w:hAnsiTheme="minorHAnsi"/>
          <w:sz w:val="18"/>
          <w:szCs w:val="18"/>
        </w:rPr>
      </w:pPr>
    </w:p>
    <w:p w:rsidR="00B27873" w:rsidRPr="00727B6A" w:rsidRDefault="00B27873" w:rsidP="00B27873">
      <w:pPr>
        <w:suppressLineNumbers/>
        <w:ind w:right="-990" w:hanging="990"/>
        <w:contextualSpacing/>
        <w:rPr>
          <w:rFonts w:asciiTheme="minorHAnsi" w:hAnsiTheme="minorHAnsi"/>
          <w:sz w:val="18"/>
          <w:szCs w:val="18"/>
        </w:rPr>
      </w:pPr>
      <w:r w:rsidRPr="00727B6A">
        <w:rPr>
          <w:rFonts w:asciiTheme="minorHAnsi" w:hAnsiTheme="minorHAnsi"/>
          <w:i/>
          <w:sz w:val="18"/>
          <w:szCs w:val="18"/>
        </w:rPr>
        <w:t>Borrelia spp.</w:t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  <w:t>IGS F</w:t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  <w:t>GTATGTTTAGTGAGGGGGGTG</w:t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  <w:t xml:space="preserve">1028 </w:t>
      </w:r>
      <w:r w:rsidRPr="00727B6A">
        <w:rPr>
          <w:rFonts w:asciiTheme="minorHAnsi" w:hAnsiTheme="minorHAnsi"/>
          <w:i/>
          <w:sz w:val="18"/>
          <w:szCs w:val="18"/>
        </w:rPr>
        <w:t>(B. burg)</w:t>
      </w:r>
      <w:r w:rsidRPr="00727B6A">
        <w:rPr>
          <w:rFonts w:asciiTheme="minorHAnsi" w:hAnsiTheme="minorHAnsi"/>
          <w:sz w:val="18"/>
          <w:szCs w:val="18"/>
        </w:rPr>
        <w:tab/>
      </w:r>
      <w:r w:rsidR="004531DE" w:rsidRPr="00727B6A">
        <w:rPr>
          <w:rFonts w:asciiTheme="minorHAnsi" w:hAnsiTheme="minorHAnsi"/>
          <w:sz w:val="18"/>
          <w:szCs w:val="18"/>
        </w:rPr>
        <w:fldChar w:fldCharType="begin"/>
      </w:r>
      <w:r w:rsidR="00470F90" w:rsidRPr="00727B6A">
        <w:rPr>
          <w:rFonts w:asciiTheme="minorHAnsi" w:hAnsiTheme="minorHAnsi"/>
          <w:sz w:val="18"/>
          <w:szCs w:val="18"/>
        </w:rPr>
        <w:instrText xml:space="preserve"> ADDIN ZOTERO_ITEM {"citationID":"ojse21mh","properties":{"formattedCitation":"(Bunikis et al., 2004)","plainCitation":"(Bunikis et al., 2004)"},"citationItems":[{"id":152,"uris":["http://zotero.org/users/local/WWzEp9nI/items/344CJEUS"],"uri":["http://zotero.org/users/local/WWzEp9nI/items/344CJEUS"]}]} </w:instrText>
      </w:r>
      <w:r w:rsidR="004531DE" w:rsidRPr="00727B6A">
        <w:rPr>
          <w:rFonts w:asciiTheme="minorHAnsi" w:hAnsiTheme="minorHAnsi"/>
          <w:sz w:val="18"/>
          <w:szCs w:val="18"/>
        </w:rPr>
        <w:fldChar w:fldCharType="separate"/>
      </w:r>
      <w:r w:rsidR="00470F90" w:rsidRPr="00727B6A">
        <w:rPr>
          <w:rFonts w:asciiTheme="minorHAnsi" w:hAnsiTheme="minorHAnsi"/>
          <w:sz w:val="18"/>
        </w:rPr>
        <w:t>(Bunikis et al., 2004)</w:t>
      </w:r>
      <w:r w:rsidR="004531DE" w:rsidRPr="00727B6A">
        <w:rPr>
          <w:rFonts w:asciiTheme="minorHAnsi" w:hAnsiTheme="minorHAnsi"/>
          <w:sz w:val="18"/>
          <w:szCs w:val="18"/>
        </w:rPr>
        <w:fldChar w:fldCharType="end"/>
      </w:r>
    </w:p>
    <w:p w:rsidR="00B27873" w:rsidRPr="00727B6A" w:rsidRDefault="00B27873" w:rsidP="00B27873">
      <w:pPr>
        <w:suppressLineNumbers/>
        <w:ind w:right="-990" w:hanging="990"/>
        <w:contextualSpacing/>
        <w:rPr>
          <w:rFonts w:asciiTheme="minorHAnsi" w:hAnsiTheme="minorHAnsi"/>
          <w:i/>
          <w:sz w:val="18"/>
          <w:szCs w:val="18"/>
        </w:rPr>
      </w:pPr>
      <w:proofErr w:type="gramStart"/>
      <w:r w:rsidRPr="00727B6A">
        <w:rPr>
          <w:rFonts w:asciiTheme="minorHAnsi" w:hAnsiTheme="minorHAnsi"/>
          <w:i/>
          <w:sz w:val="18"/>
          <w:szCs w:val="18"/>
        </w:rPr>
        <w:t>Borrelia spp</w:t>
      </w:r>
      <w:r w:rsidRPr="00727B6A">
        <w:rPr>
          <w:rFonts w:asciiTheme="minorHAnsi" w:hAnsiTheme="minorHAnsi"/>
          <w:sz w:val="18"/>
          <w:szCs w:val="18"/>
        </w:rPr>
        <w:t>.</w:t>
      </w:r>
      <w:proofErr w:type="gramEnd"/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  <w:t>IGS R</w:t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  <w:t>GGATCATAGCTCAGGTGGTTAG</w:t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  <w:t>567 (</w:t>
      </w:r>
      <w:r w:rsidRPr="00727B6A">
        <w:rPr>
          <w:rFonts w:asciiTheme="minorHAnsi" w:hAnsiTheme="minorHAnsi"/>
          <w:i/>
          <w:sz w:val="18"/>
          <w:szCs w:val="18"/>
        </w:rPr>
        <w:t>B. miya</w:t>
      </w:r>
      <w:r w:rsidRPr="00727B6A">
        <w:rPr>
          <w:rFonts w:asciiTheme="minorHAnsi" w:hAnsiTheme="minorHAnsi"/>
          <w:sz w:val="18"/>
          <w:szCs w:val="18"/>
        </w:rPr>
        <w:t>)</w:t>
      </w:r>
    </w:p>
    <w:p w:rsidR="00B27873" w:rsidRPr="00727B6A" w:rsidRDefault="00B27873" w:rsidP="00B27873">
      <w:pPr>
        <w:suppressLineNumbers/>
        <w:ind w:right="-990" w:hanging="990"/>
        <w:contextualSpacing/>
        <w:rPr>
          <w:rFonts w:asciiTheme="minorHAnsi" w:hAnsiTheme="minorHAnsi"/>
          <w:sz w:val="18"/>
          <w:szCs w:val="18"/>
        </w:rPr>
      </w:pPr>
      <w:r w:rsidRPr="00727B6A">
        <w:rPr>
          <w:rFonts w:asciiTheme="minorHAnsi" w:hAnsiTheme="minorHAnsi"/>
          <w:i/>
          <w:sz w:val="18"/>
          <w:szCs w:val="18"/>
        </w:rPr>
        <w:t>Borrelia spp</w:t>
      </w:r>
      <w:r w:rsidRPr="00727B6A">
        <w:rPr>
          <w:rFonts w:asciiTheme="minorHAnsi" w:hAnsiTheme="minorHAnsi"/>
          <w:i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  <w:t>IGS F</w:t>
      </w:r>
      <w:r w:rsidR="000E3E08" w:rsidRPr="00727B6A">
        <w:rPr>
          <w:rFonts w:asciiTheme="minorHAnsi" w:hAnsiTheme="minorHAnsi"/>
          <w:sz w:val="18"/>
          <w:szCs w:val="18"/>
        </w:rPr>
        <w:t xml:space="preserve"> </w:t>
      </w:r>
      <w:r w:rsidRPr="00727B6A">
        <w:rPr>
          <w:rFonts w:asciiTheme="minorHAnsi" w:hAnsiTheme="minorHAnsi"/>
          <w:sz w:val="18"/>
          <w:szCs w:val="18"/>
        </w:rPr>
        <w:t>n</w:t>
      </w:r>
      <w:r w:rsidR="000E3E08" w:rsidRPr="00727B6A">
        <w:rPr>
          <w:rFonts w:asciiTheme="minorHAnsi" w:hAnsiTheme="minorHAnsi"/>
          <w:sz w:val="18"/>
          <w:szCs w:val="18"/>
        </w:rPr>
        <w:t>ested</w:t>
      </w:r>
      <w:r w:rsidR="000E3E08" w:rsidRPr="00727B6A">
        <w:rPr>
          <w:rFonts w:asciiTheme="minorHAnsi" w:hAnsiTheme="minorHAnsi"/>
          <w:sz w:val="18"/>
          <w:szCs w:val="18"/>
        </w:rPr>
        <w:tab/>
      </w:r>
      <w:r w:rsidR="000E3E08"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 w:cs="AdvP7627"/>
          <w:sz w:val="18"/>
          <w:szCs w:val="17"/>
        </w:rPr>
        <w:t>AGGGGGGTGAAGTCGTAACAAG</w:t>
      </w:r>
      <w:r w:rsidRPr="00727B6A">
        <w:rPr>
          <w:rFonts w:asciiTheme="minorHAnsi" w:hAnsiTheme="minorHAnsi" w:cs="AdvP7627"/>
          <w:sz w:val="18"/>
          <w:szCs w:val="17"/>
        </w:rPr>
        <w:tab/>
      </w:r>
      <w:r w:rsidRPr="00727B6A">
        <w:rPr>
          <w:rFonts w:asciiTheme="minorHAnsi" w:hAnsiTheme="minorHAnsi" w:cs="AdvP7627"/>
          <w:sz w:val="18"/>
          <w:szCs w:val="17"/>
        </w:rPr>
        <w:tab/>
        <w:t xml:space="preserve">987 </w:t>
      </w:r>
      <w:r w:rsidRPr="00727B6A">
        <w:rPr>
          <w:rFonts w:asciiTheme="minorHAnsi" w:hAnsiTheme="minorHAnsi"/>
          <w:i/>
          <w:sz w:val="18"/>
          <w:szCs w:val="18"/>
        </w:rPr>
        <w:t>(B. burg)</w:t>
      </w:r>
    </w:p>
    <w:p w:rsidR="00B27873" w:rsidRPr="00727B6A" w:rsidRDefault="00B27873" w:rsidP="00B27873">
      <w:pPr>
        <w:suppressLineNumbers/>
        <w:ind w:right="-990" w:hanging="990"/>
        <w:contextualSpacing/>
        <w:rPr>
          <w:rFonts w:asciiTheme="minorHAnsi" w:hAnsiTheme="minorHAnsi"/>
          <w:sz w:val="18"/>
          <w:szCs w:val="18"/>
        </w:rPr>
      </w:pPr>
      <w:r w:rsidRPr="00727B6A">
        <w:rPr>
          <w:rFonts w:asciiTheme="minorHAnsi" w:hAnsiTheme="minorHAnsi"/>
          <w:i/>
          <w:sz w:val="18"/>
          <w:szCs w:val="18"/>
        </w:rPr>
        <w:t>Borrelia spp</w:t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  <w:t>IGS R</w:t>
      </w:r>
      <w:r w:rsidR="000E3E08" w:rsidRPr="00727B6A">
        <w:rPr>
          <w:rFonts w:asciiTheme="minorHAnsi" w:hAnsiTheme="minorHAnsi"/>
          <w:sz w:val="18"/>
          <w:szCs w:val="18"/>
        </w:rPr>
        <w:t xml:space="preserve"> </w:t>
      </w:r>
      <w:r w:rsidRPr="00727B6A">
        <w:rPr>
          <w:rFonts w:asciiTheme="minorHAnsi" w:hAnsiTheme="minorHAnsi"/>
          <w:sz w:val="18"/>
          <w:szCs w:val="18"/>
        </w:rPr>
        <w:t>n</w:t>
      </w:r>
      <w:r w:rsidR="000E3E08" w:rsidRPr="00727B6A">
        <w:rPr>
          <w:rFonts w:asciiTheme="minorHAnsi" w:hAnsiTheme="minorHAnsi"/>
          <w:sz w:val="18"/>
          <w:szCs w:val="18"/>
        </w:rPr>
        <w:t>ested</w:t>
      </w:r>
      <w:r w:rsidR="000E3E08" w:rsidRPr="00727B6A">
        <w:rPr>
          <w:rFonts w:asciiTheme="minorHAnsi" w:hAnsiTheme="minorHAnsi"/>
          <w:sz w:val="18"/>
          <w:szCs w:val="18"/>
        </w:rPr>
        <w:tab/>
      </w:r>
      <w:r w:rsidR="000E3E08"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 w:cs="AdvP7627"/>
          <w:sz w:val="18"/>
          <w:szCs w:val="17"/>
        </w:rPr>
        <w:t>GTCTGATAAACCTGAGGTCGGA</w:t>
      </w:r>
      <w:r w:rsidRPr="00727B6A">
        <w:rPr>
          <w:rFonts w:asciiTheme="minorHAnsi" w:hAnsiTheme="minorHAnsi" w:cs="AdvP7627"/>
          <w:sz w:val="18"/>
          <w:szCs w:val="17"/>
        </w:rPr>
        <w:tab/>
      </w:r>
      <w:r w:rsidRPr="00727B6A">
        <w:rPr>
          <w:rFonts w:asciiTheme="minorHAnsi" w:hAnsiTheme="minorHAnsi" w:cs="AdvP7627"/>
          <w:sz w:val="18"/>
          <w:szCs w:val="17"/>
        </w:rPr>
        <w:tab/>
      </w:r>
      <w:r w:rsidRPr="00727B6A">
        <w:rPr>
          <w:rFonts w:asciiTheme="minorHAnsi" w:hAnsiTheme="minorHAnsi"/>
          <w:sz w:val="18"/>
          <w:szCs w:val="18"/>
        </w:rPr>
        <w:t>526 (</w:t>
      </w:r>
      <w:r w:rsidRPr="00727B6A">
        <w:rPr>
          <w:rFonts w:asciiTheme="minorHAnsi" w:hAnsiTheme="minorHAnsi"/>
          <w:i/>
          <w:sz w:val="18"/>
          <w:szCs w:val="18"/>
        </w:rPr>
        <w:t>B. miya</w:t>
      </w:r>
      <w:r w:rsidRPr="00727B6A">
        <w:rPr>
          <w:rFonts w:asciiTheme="minorHAnsi" w:hAnsiTheme="minorHAnsi"/>
          <w:sz w:val="18"/>
          <w:szCs w:val="18"/>
        </w:rPr>
        <w:t>)</w:t>
      </w:r>
    </w:p>
    <w:p w:rsidR="00B27873" w:rsidRPr="00727B6A" w:rsidRDefault="00B27873" w:rsidP="00B27873">
      <w:pPr>
        <w:suppressLineNumbers/>
        <w:ind w:right="-990" w:hanging="990"/>
        <w:contextualSpacing/>
        <w:rPr>
          <w:rFonts w:asciiTheme="minorHAnsi" w:hAnsiTheme="minorHAnsi"/>
          <w:sz w:val="18"/>
          <w:szCs w:val="18"/>
        </w:rPr>
      </w:pPr>
    </w:p>
    <w:p w:rsidR="00B27873" w:rsidRPr="00727B6A" w:rsidRDefault="00B27873" w:rsidP="00B27873">
      <w:pPr>
        <w:suppressLineNumbers/>
        <w:ind w:right="-990" w:hanging="990"/>
        <w:contextualSpacing/>
        <w:rPr>
          <w:rFonts w:asciiTheme="minorHAnsi" w:hAnsiTheme="minorHAnsi"/>
          <w:sz w:val="18"/>
          <w:szCs w:val="18"/>
        </w:rPr>
      </w:pPr>
      <w:r w:rsidRPr="00727B6A">
        <w:rPr>
          <w:rFonts w:asciiTheme="minorHAnsi" w:hAnsiTheme="minorHAnsi"/>
          <w:i/>
          <w:sz w:val="18"/>
          <w:szCs w:val="18"/>
        </w:rPr>
        <w:t>B. miyamotoi</w:t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  <w:t>Fla F</w:t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  <w:t>TTGCTGTTCAGTCTGGTAATGG</w:t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  <w:t>484</w:t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</w:r>
      <w:hyperlink r:id="rId8" w:history="1">
        <w:r w:rsidRPr="00727B6A">
          <w:rPr>
            <w:rStyle w:val="Hyperlink"/>
            <w:rFonts w:asciiTheme="minorHAnsi" w:hAnsiTheme="minorHAnsi"/>
            <w:sz w:val="18"/>
            <w:szCs w:val="18"/>
          </w:rPr>
          <w:t>Primer3Plus</w:t>
        </w:r>
      </w:hyperlink>
    </w:p>
    <w:p w:rsidR="00B27873" w:rsidRPr="00727B6A" w:rsidRDefault="00B27873" w:rsidP="00B27873">
      <w:pPr>
        <w:suppressLineNumbers/>
        <w:ind w:right="-990" w:hanging="990"/>
        <w:contextualSpacing/>
        <w:rPr>
          <w:rFonts w:asciiTheme="minorHAnsi" w:eastAsia="Times New Roman" w:hAnsiTheme="minorHAnsi"/>
          <w:sz w:val="18"/>
          <w:szCs w:val="18"/>
        </w:rPr>
      </w:pPr>
      <w:r w:rsidRPr="00727B6A">
        <w:rPr>
          <w:rFonts w:asciiTheme="minorHAnsi" w:hAnsiTheme="minorHAnsi"/>
          <w:i/>
          <w:sz w:val="18"/>
          <w:szCs w:val="18"/>
        </w:rPr>
        <w:t>B. miyamotoi</w:t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  <w:t>Fla R</w:t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eastAsia="Times New Roman" w:hAnsiTheme="minorHAnsi" w:cs="Courier New"/>
          <w:caps/>
          <w:sz w:val="18"/>
          <w:szCs w:val="20"/>
        </w:rPr>
        <w:t>gcatcttcgatctttgaaagtg</w:t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</w:r>
      <w:proofErr w:type="gramStart"/>
      <w:r w:rsidRPr="00727B6A">
        <w:rPr>
          <w:rFonts w:asciiTheme="minorHAnsi" w:hAnsiTheme="minorHAnsi"/>
          <w:sz w:val="18"/>
          <w:szCs w:val="18"/>
        </w:rPr>
        <w:t>GenBank :</w:t>
      </w:r>
      <w:proofErr w:type="gramEnd"/>
      <w:r w:rsidRPr="00727B6A">
        <w:rPr>
          <w:rFonts w:asciiTheme="minorHAnsi" w:hAnsiTheme="minorHAnsi"/>
          <w:sz w:val="18"/>
          <w:szCs w:val="18"/>
        </w:rPr>
        <w:t xml:space="preserve">  </w:t>
      </w:r>
      <w:r w:rsidRPr="00727B6A">
        <w:rPr>
          <w:rFonts w:asciiTheme="minorHAnsi" w:eastAsia="Times New Roman" w:hAnsiTheme="minorHAnsi"/>
          <w:sz w:val="18"/>
          <w:szCs w:val="18"/>
        </w:rPr>
        <w:t>KF990325.1</w:t>
      </w:r>
    </w:p>
    <w:p w:rsidR="00B27873" w:rsidRPr="00727B6A" w:rsidRDefault="00B27873" w:rsidP="00B27873">
      <w:pPr>
        <w:suppressLineNumbers/>
        <w:ind w:right="-990" w:hanging="990"/>
        <w:contextualSpacing/>
        <w:rPr>
          <w:rFonts w:asciiTheme="minorHAnsi" w:eastAsia="Times New Roman" w:hAnsiTheme="minorHAnsi"/>
          <w:sz w:val="18"/>
          <w:szCs w:val="18"/>
        </w:rPr>
      </w:pPr>
    </w:p>
    <w:p w:rsidR="00B27873" w:rsidRPr="00727B6A" w:rsidRDefault="00B27873" w:rsidP="00B27873">
      <w:pPr>
        <w:suppressLineNumbers/>
        <w:ind w:right="-990" w:hanging="990"/>
        <w:contextualSpacing/>
        <w:rPr>
          <w:rFonts w:asciiTheme="minorHAnsi" w:hAnsiTheme="minorHAnsi"/>
          <w:sz w:val="18"/>
          <w:szCs w:val="18"/>
        </w:rPr>
      </w:pPr>
      <w:r w:rsidRPr="00727B6A">
        <w:rPr>
          <w:rFonts w:asciiTheme="minorHAnsi" w:eastAsia="Times New Roman" w:hAnsiTheme="minorHAnsi"/>
          <w:i/>
          <w:sz w:val="18"/>
          <w:szCs w:val="18"/>
        </w:rPr>
        <w:t>B. miyamotoi</w:t>
      </w:r>
      <w:r w:rsidRPr="00727B6A">
        <w:rPr>
          <w:rFonts w:asciiTheme="minorHAnsi" w:eastAsia="Times New Roman" w:hAnsiTheme="minorHAnsi"/>
          <w:sz w:val="18"/>
          <w:szCs w:val="18"/>
        </w:rPr>
        <w:tab/>
      </w:r>
      <w:r w:rsidRPr="00727B6A">
        <w:rPr>
          <w:rFonts w:asciiTheme="minorHAnsi" w:eastAsia="Times New Roman" w:hAnsiTheme="minorHAnsi"/>
          <w:sz w:val="18"/>
          <w:szCs w:val="18"/>
        </w:rPr>
        <w:tab/>
        <w:t>glpQ F</w:t>
      </w:r>
      <w:r w:rsidRPr="00727B6A">
        <w:rPr>
          <w:rFonts w:asciiTheme="minorHAnsi" w:eastAsia="Times New Roman" w:hAnsiTheme="minorHAnsi"/>
          <w:sz w:val="18"/>
          <w:szCs w:val="18"/>
        </w:rPr>
        <w:tab/>
      </w:r>
      <w:r w:rsidRPr="00727B6A">
        <w:rPr>
          <w:rFonts w:asciiTheme="minorHAnsi" w:eastAsia="Times New Roman" w:hAnsiTheme="minorHAnsi"/>
          <w:sz w:val="18"/>
          <w:szCs w:val="18"/>
        </w:rPr>
        <w:tab/>
      </w:r>
      <w:r w:rsidRPr="00727B6A">
        <w:rPr>
          <w:rFonts w:asciiTheme="minorHAnsi" w:eastAsia="Times New Roman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</w:rPr>
        <w:t>CGAGCTAGAGAAAACGGACGATATT</w:t>
      </w:r>
      <w:r w:rsidRPr="00727B6A">
        <w:rPr>
          <w:rFonts w:asciiTheme="minorHAnsi" w:eastAsia="Times New Roman" w:hAnsiTheme="minorHAnsi"/>
          <w:sz w:val="18"/>
          <w:szCs w:val="18"/>
        </w:rPr>
        <w:tab/>
      </w:r>
      <w:r w:rsidRPr="00727B6A">
        <w:rPr>
          <w:rFonts w:asciiTheme="minorHAnsi" w:eastAsia="Times New Roman" w:hAnsiTheme="minorHAnsi"/>
          <w:sz w:val="18"/>
          <w:szCs w:val="18"/>
        </w:rPr>
        <w:tab/>
      </w:r>
      <w:r w:rsidR="003D5DA9" w:rsidRPr="00727B6A">
        <w:rPr>
          <w:rFonts w:asciiTheme="minorHAnsi" w:eastAsia="Times New Roman" w:hAnsiTheme="minorHAnsi"/>
          <w:sz w:val="18"/>
          <w:szCs w:val="18"/>
        </w:rPr>
        <w:t>141</w:t>
      </w:r>
      <w:r w:rsidRPr="00727B6A">
        <w:rPr>
          <w:rFonts w:asciiTheme="minorHAnsi" w:eastAsia="Times New Roman" w:hAnsiTheme="minorHAnsi"/>
          <w:sz w:val="18"/>
          <w:szCs w:val="18"/>
        </w:rPr>
        <w:tab/>
      </w:r>
      <w:r w:rsidRPr="00727B6A">
        <w:rPr>
          <w:rFonts w:asciiTheme="minorHAnsi" w:eastAsia="Times New Roman" w:hAnsiTheme="minorHAnsi"/>
          <w:sz w:val="18"/>
          <w:szCs w:val="18"/>
        </w:rPr>
        <w:tab/>
      </w:r>
      <w:r w:rsidR="004531DE" w:rsidRPr="00727B6A">
        <w:rPr>
          <w:rFonts w:asciiTheme="minorHAnsi" w:eastAsia="Times New Roman" w:hAnsiTheme="minorHAnsi"/>
          <w:sz w:val="18"/>
          <w:szCs w:val="18"/>
        </w:rPr>
        <w:fldChar w:fldCharType="begin"/>
      </w:r>
      <w:r w:rsidR="00470F90" w:rsidRPr="00727B6A">
        <w:rPr>
          <w:rFonts w:asciiTheme="minorHAnsi" w:eastAsia="Times New Roman" w:hAnsiTheme="minorHAnsi"/>
          <w:sz w:val="18"/>
          <w:szCs w:val="18"/>
        </w:rPr>
        <w:instrText xml:space="preserve"> ADDIN ZOTERO_ITEM {"citationID":"2pppclfoff","properties":{"formattedCitation":"(Bunikis et al., 2004)","plainCitation":"(Bunikis et al., 2004)"},"citationItems":[{"id":152,"uris":["http://zotero.org/users/local/WWzEp9nI/items/344CJEUS"],"uri":["http://zotero.org/users/local/WWzEp9nI/items/344CJEUS"]}]} </w:instrText>
      </w:r>
      <w:r w:rsidR="004531DE" w:rsidRPr="00727B6A">
        <w:rPr>
          <w:rFonts w:asciiTheme="minorHAnsi" w:eastAsia="Times New Roman" w:hAnsiTheme="minorHAnsi"/>
          <w:sz w:val="18"/>
          <w:szCs w:val="18"/>
        </w:rPr>
        <w:fldChar w:fldCharType="separate"/>
      </w:r>
      <w:r w:rsidR="00470F90" w:rsidRPr="00727B6A">
        <w:rPr>
          <w:rFonts w:asciiTheme="minorHAnsi" w:hAnsiTheme="minorHAnsi"/>
          <w:sz w:val="18"/>
        </w:rPr>
        <w:t>(Bunikis et al., 2004)</w:t>
      </w:r>
      <w:r w:rsidR="004531DE" w:rsidRPr="00727B6A">
        <w:rPr>
          <w:rFonts w:asciiTheme="minorHAnsi" w:eastAsia="Times New Roman" w:hAnsiTheme="minorHAnsi"/>
          <w:sz w:val="18"/>
          <w:szCs w:val="18"/>
        </w:rPr>
        <w:fldChar w:fldCharType="end"/>
      </w:r>
    </w:p>
    <w:p w:rsidR="00B27873" w:rsidRPr="00727B6A" w:rsidRDefault="000E3E08" w:rsidP="00B27873">
      <w:pPr>
        <w:suppressLineNumbers/>
        <w:ind w:right="-990" w:hanging="990"/>
        <w:contextualSpacing/>
        <w:rPr>
          <w:rFonts w:asciiTheme="minorHAnsi" w:hAnsiTheme="minorHAnsi"/>
          <w:sz w:val="18"/>
          <w:szCs w:val="18"/>
        </w:rPr>
      </w:pPr>
      <w:r w:rsidRPr="00727B6A">
        <w:rPr>
          <w:rFonts w:asciiTheme="minorHAnsi" w:eastAsia="Times New Roman" w:hAnsiTheme="minorHAnsi"/>
          <w:i/>
          <w:sz w:val="18"/>
          <w:szCs w:val="18"/>
        </w:rPr>
        <w:t>B. miyamotoi</w:t>
      </w:r>
      <w:r w:rsidR="00B27873" w:rsidRPr="00727B6A">
        <w:rPr>
          <w:rFonts w:asciiTheme="minorHAnsi" w:eastAsia="Times New Roman" w:hAnsiTheme="minorHAnsi"/>
          <w:sz w:val="18"/>
          <w:szCs w:val="18"/>
        </w:rPr>
        <w:tab/>
      </w:r>
      <w:r w:rsidR="00B27873" w:rsidRPr="00727B6A">
        <w:rPr>
          <w:rFonts w:asciiTheme="minorHAnsi" w:eastAsia="Times New Roman" w:hAnsiTheme="minorHAnsi"/>
          <w:sz w:val="18"/>
          <w:szCs w:val="18"/>
        </w:rPr>
        <w:tab/>
        <w:t>glpQ R</w:t>
      </w:r>
      <w:r w:rsidR="00B27873" w:rsidRPr="00727B6A">
        <w:rPr>
          <w:rFonts w:asciiTheme="minorHAnsi" w:eastAsia="Times New Roman" w:hAnsiTheme="minorHAnsi"/>
          <w:sz w:val="18"/>
          <w:szCs w:val="18"/>
        </w:rPr>
        <w:tab/>
      </w:r>
      <w:r w:rsidR="00B27873" w:rsidRPr="00727B6A">
        <w:rPr>
          <w:rFonts w:asciiTheme="minorHAnsi" w:eastAsia="Times New Roman" w:hAnsiTheme="minorHAnsi"/>
          <w:sz w:val="18"/>
          <w:szCs w:val="18"/>
        </w:rPr>
        <w:tab/>
      </w:r>
      <w:r w:rsidR="00B27873" w:rsidRPr="00727B6A">
        <w:rPr>
          <w:rFonts w:asciiTheme="minorHAnsi" w:eastAsia="Times New Roman" w:hAnsiTheme="minorHAnsi"/>
          <w:sz w:val="18"/>
          <w:szCs w:val="18"/>
        </w:rPr>
        <w:tab/>
      </w:r>
      <w:r w:rsidR="00B27873" w:rsidRPr="00727B6A">
        <w:rPr>
          <w:rFonts w:asciiTheme="minorHAnsi" w:hAnsiTheme="minorHAnsi"/>
          <w:sz w:val="18"/>
        </w:rPr>
        <w:t>CACTGAGACTTAGTGATTTAAGTTCAGTT</w:t>
      </w:r>
      <w:r w:rsidR="00B27873" w:rsidRPr="00727B6A">
        <w:rPr>
          <w:rFonts w:asciiTheme="minorHAnsi" w:eastAsia="Times New Roman" w:hAnsiTheme="minorHAnsi"/>
          <w:sz w:val="14"/>
          <w:szCs w:val="18"/>
        </w:rPr>
        <w:tab/>
      </w:r>
      <w:r w:rsidR="00B27873" w:rsidRPr="00727B6A">
        <w:rPr>
          <w:rFonts w:asciiTheme="minorHAnsi" w:eastAsia="Times New Roman" w:hAnsiTheme="minorHAnsi"/>
          <w:sz w:val="18"/>
          <w:szCs w:val="18"/>
        </w:rPr>
        <w:tab/>
      </w:r>
      <w:r w:rsidR="00B27873" w:rsidRPr="00727B6A">
        <w:rPr>
          <w:rFonts w:asciiTheme="minorHAnsi" w:eastAsia="Times New Roman" w:hAnsiTheme="minorHAnsi"/>
          <w:sz w:val="18"/>
          <w:szCs w:val="18"/>
        </w:rPr>
        <w:tab/>
      </w:r>
      <w:r w:rsidR="00B27873" w:rsidRPr="00727B6A">
        <w:rPr>
          <w:rFonts w:asciiTheme="minorHAnsi" w:eastAsia="Times New Roman" w:hAnsiTheme="minorHAnsi"/>
          <w:sz w:val="18"/>
          <w:szCs w:val="18"/>
        </w:rPr>
        <w:tab/>
      </w:r>
      <w:r w:rsidR="00B27873" w:rsidRPr="00727B6A">
        <w:rPr>
          <w:rFonts w:asciiTheme="minorHAnsi" w:hAnsiTheme="minorHAnsi"/>
          <w:sz w:val="18"/>
          <w:szCs w:val="18"/>
        </w:rPr>
        <w:t>Custom TaqMan® Design Tool</w:t>
      </w:r>
    </w:p>
    <w:p w:rsidR="001544E0" w:rsidRPr="00727B6A" w:rsidRDefault="000E3E08" w:rsidP="00B27873">
      <w:pPr>
        <w:suppressLineNumbers/>
        <w:ind w:right="-990" w:hanging="990"/>
        <w:contextualSpacing/>
        <w:rPr>
          <w:rFonts w:asciiTheme="minorHAnsi" w:eastAsia="Times New Roman" w:hAnsiTheme="minorHAnsi"/>
          <w:sz w:val="18"/>
          <w:szCs w:val="18"/>
        </w:rPr>
      </w:pPr>
      <w:r w:rsidRPr="00727B6A">
        <w:rPr>
          <w:rFonts w:asciiTheme="minorHAnsi" w:eastAsia="Times New Roman" w:hAnsiTheme="minorHAnsi"/>
          <w:i/>
          <w:sz w:val="18"/>
          <w:szCs w:val="18"/>
        </w:rPr>
        <w:t>B. miyamotoi</w:t>
      </w:r>
      <w:r w:rsidR="00B27873" w:rsidRPr="00727B6A">
        <w:rPr>
          <w:rFonts w:asciiTheme="minorHAnsi" w:eastAsia="Times New Roman" w:hAnsiTheme="minorHAnsi"/>
          <w:sz w:val="18"/>
          <w:szCs w:val="18"/>
        </w:rPr>
        <w:tab/>
      </w:r>
      <w:r w:rsidR="00B27873" w:rsidRPr="00727B6A">
        <w:rPr>
          <w:rFonts w:asciiTheme="minorHAnsi" w:eastAsia="Times New Roman" w:hAnsiTheme="minorHAnsi"/>
          <w:sz w:val="18"/>
          <w:szCs w:val="18"/>
        </w:rPr>
        <w:tab/>
        <w:t>glpQ Probe</w:t>
      </w:r>
      <w:r w:rsidR="00B27873" w:rsidRPr="00727B6A">
        <w:rPr>
          <w:rFonts w:asciiTheme="minorHAnsi" w:eastAsia="Times New Roman" w:hAnsiTheme="minorHAnsi"/>
          <w:sz w:val="18"/>
          <w:szCs w:val="18"/>
        </w:rPr>
        <w:tab/>
      </w:r>
      <w:r w:rsidR="00B27873" w:rsidRPr="00727B6A">
        <w:rPr>
          <w:rFonts w:asciiTheme="minorHAnsi" w:eastAsia="Times New Roman" w:hAnsiTheme="minorHAnsi"/>
          <w:sz w:val="18"/>
          <w:szCs w:val="18"/>
        </w:rPr>
        <w:tab/>
      </w:r>
      <w:r w:rsidR="00B27873" w:rsidRPr="00727B6A">
        <w:rPr>
          <w:rFonts w:asciiTheme="minorHAnsi" w:hAnsiTheme="minorHAnsi"/>
          <w:sz w:val="18"/>
          <w:szCs w:val="18"/>
        </w:rPr>
        <w:t>6-FAM-</w:t>
      </w:r>
      <w:r w:rsidR="00B27873" w:rsidRPr="00727B6A">
        <w:rPr>
          <w:rFonts w:asciiTheme="minorHAnsi" w:hAnsiTheme="minorHAnsi"/>
          <w:sz w:val="18"/>
        </w:rPr>
        <w:t>ACGCCACTGACTTCAC-</w:t>
      </w:r>
      <w:r w:rsidR="00B27873" w:rsidRPr="00727B6A">
        <w:rPr>
          <w:rFonts w:asciiTheme="minorHAnsi" w:hAnsiTheme="minorHAnsi"/>
          <w:sz w:val="18"/>
          <w:szCs w:val="18"/>
        </w:rPr>
        <w:t xml:space="preserve"> MGBNFQ</w:t>
      </w:r>
    </w:p>
    <w:p w:rsidR="001544E0" w:rsidRPr="00727B6A" w:rsidRDefault="001544E0" w:rsidP="001544E0">
      <w:pPr>
        <w:suppressLineNumbers/>
        <w:ind w:right="-990" w:hanging="990"/>
        <w:contextualSpacing/>
        <w:rPr>
          <w:rFonts w:asciiTheme="minorHAnsi" w:eastAsia="Times New Roman" w:hAnsiTheme="minorHAnsi"/>
          <w:i/>
          <w:sz w:val="18"/>
          <w:szCs w:val="18"/>
        </w:rPr>
      </w:pPr>
    </w:p>
    <w:p w:rsidR="001544E0" w:rsidRPr="00727B6A" w:rsidRDefault="001544E0" w:rsidP="001544E0">
      <w:pPr>
        <w:suppressLineNumbers/>
        <w:ind w:right="-990" w:hanging="990"/>
        <w:contextualSpacing/>
        <w:rPr>
          <w:rFonts w:asciiTheme="minorHAnsi" w:eastAsia="Times New Roman" w:hAnsiTheme="minorHAnsi"/>
          <w:sz w:val="18"/>
          <w:szCs w:val="18"/>
        </w:rPr>
      </w:pPr>
      <w:r w:rsidRPr="00727B6A">
        <w:rPr>
          <w:rFonts w:asciiTheme="minorHAnsi" w:eastAsia="Times New Roman" w:hAnsiTheme="minorHAnsi"/>
          <w:i/>
          <w:sz w:val="18"/>
          <w:szCs w:val="18"/>
        </w:rPr>
        <w:t>B. miyamotoi</w:t>
      </w:r>
      <w:r w:rsidRPr="00727B6A">
        <w:rPr>
          <w:rFonts w:asciiTheme="minorHAnsi" w:eastAsia="Times New Roman" w:hAnsiTheme="minorHAnsi"/>
          <w:sz w:val="18"/>
          <w:szCs w:val="18"/>
        </w:rPr>
        <w:tab/>
      </w:r>
      <w:r w:rsidRPr="00727B6A">
        <w:rPr>
          <w:rFonts w:asciiTheme="minorHAnsi" w:eastAsia="Times New Roman" w:hAnsiTheme="minorHAnsi"/>
          <w:sz w:val="18"/>
          <w:szCs w:val="18"/>
        </w:rPr>
        <w:tab/>
        <w:t>16s rRNA F</w:t>
      </w:r>
      <w:r w:rsidRPr="00727B6A">
        <w:rPr>
          <w:rFonts w:asciiTheme="minorHAnsi" w:eastAsia="Times New Roman" w:hAnsiTheme="minorHAnsi"/>
          <w:sz w:val="18"/>
          <w:szCs w:val="18"/>
        </w:rPr>
        <w:tab/>
      </w:r>
      <w:r w:rsidRPr="00727B6A">
        <w:rPr>
          <w:rFonts w:asciiTheme="minorHAnsi" w:eastAsia="Times New Roman" w:hAnsiTheme="minorHAnsi"/>
          <w:sz w:val="18"/>
          <w:szCs w:val="18"/>
        </w:rPr>
        <w:tab/>
      </w:r>
      <w:r w:rsidRPr="00727B6A">
        <w:rPr>
          <w:rFonts w:asciiTheme="minorHAnsi" w:hAnsiTheme="minorHAnsi" w:cs="TimesTen-Roman"/>
          <w:sz w:val="18"/>
          <w:szCs w:val="18"/>
        </w:rPr>
        <w:t>GCTGTAAACGATGCACACTTGGT</w:t>
      </w:r>
      <w:r w:rsidRPr="00727B6A">
        <w:rPr>
          <w:rFonts w:asciiTheme="minorHAnsi" w:hAnsiTheme="minorHAnsi" w:cs="TimesTen-Roman"/>
          <w:sz w:val="18"/>
          <w:szCs w:val="18"/>
        </w:rPr>
        <w:tab/>
      </w:r>
      <w:r w:rsidRPr="00727B6A">
        <w:rPr>
          <w:rFonts w:asciiTheme="minorHAnsi" w:hAnsiTheme="minorHAnsi" w:cs="TimesTen-Roman"/>
          <w:sz w:val="18"/>
          <w:szCs w:val="18"/>
        </w:rPr>
        <w:tab/>
        <w:t>69</w:t>
      </w:r>
      <w:r w:rsidRPr="00727B6A">
        <w:rPr>
          <w:rFonts w:asciiTheme="minorHAnsi" w:hAnsiTheme="minorHAnsi" w:cs="TimesTen-Roman"/>
          <w:sz w:val="18"/>
          <w:szCs w:val="18"/>
        </w:rPr>
        <w:tab/>
      </w:r>
      <w:r w:rsidRPr="00727B6A">
        <w:rPr>
          <w:rFonts w:asciiTheme="minorHAnsi" w:hAnsiTheme="minorHAnsi" w:cs="TimesTen-Roman"/>
          <w:sz w:val="18"/>
          <w:szCs w:val="18"/>
        </w:rPr>
        <w:tab/>
      </w:r>
      <w:r w:rsidR="004531DE" w:rsidRPr="00727B6A">
        <w:rPr>
          <w:rFonts w:asciiTheme="minorHAnsi" w:hAnsiTheme="minorHAnsi" w:cs="TimesTen-Roman"/>
          <w:sz w:val="18"/>
          <w:szCs w:val="18"/>
        </w:rPr>
        <w:fldChar w:fldCharType="begin"/>
      </w:r>
      <w:r w:rsidR="00470F90" w:rsidRPr="00727B6A">
        <w:rPr>
          <w:rFonts w:asciiTheme="minorHAnsi" w:hAnsiTheme="minorHAnsi" w:cs="TimesTen-Roman"/>
          <w:sz w:val="18"/>
          <w:szCs w:val="18"/>
        </w:rPr>
        <w:instrText xml:space="preserve"> ADDIN ZOTERO_ITEM {"citationID":"29a6qvtiis","properties":{"formattedCitation":"(Barbour et al., 2009)","plainCitation":"(Barbour et al., 2009)"},"citationItems":[{"id":153,"uris":["http://zotero.org/users/local/WWzEp9nI/items/UQW9TZGP"],"uri":["http://zotero.org/users/local/WWzEp9nI/items/UQW9TZGP"]}]} </w:instrText>
      </w:r>
      <w:r w:rsidR="004531DE" w:rsidRPr="00727B6A">
        <w:rPr>
          <w:rFonts w:asciiTheme="minorHAnsi" w:hAnsiTheme="minorHAnsi" w:cs="TimesTen-Roman"/>
          <w:sz w:val="18"/>
          <w:szCs w:val="18"/>
        </w:rPr>
        <w:fldChar w:fldCharType="separate"/>
      </w:r>
      <w:r w:rsidR="00470F90" w:rsidRPr="00727B6A">
        <w:rPr>
          <w:rFonts w:asciiTheme="minorHAnsi" w:hAnsiTheme="minorHAnsi"/>
          <w:sz w:val="18"/>
        </w:rPr>
        <w:t>(Barbour et al., 2009)</w:t>
      </w:r>
      <w:r w:rsidR="004531DE" w:rsidRPr="00727B6A">
        <w:rPr>
          <w:rFonts w:asciiTheme="minorHAnsi" w:hAnsiTheme="minorHAnsi" w:cs="TimesTen-Roman"/>
          <w:sz w:val="18"/>
          <w:szCs w:val="18"/>
        </w:rPr>
        <w:fldChar w:fldCharType="end"/>
      </w:r>
      <w:r w:rsidRPr="00727B6A">
        <w:rPr>
          <w:rFonts w:asciiTheme="minorHAnsi" w:eastAsia="Times New Roman" w:hAnsiTheme="minorHAnsi"/>
          <w:sz w:val="18"/>
          <w:szCs w:val="18"/>
        </w:rPr>
        <w:tab/>
      </w:r>
    </w:p>
    <w:p w:rsidR="001544E0" w:rsidRPr="00727B6A" w:rsidRDefault="001544E0" w:rsidP="001544E0">
      <w:pPr>
        <w:suppressLineNumbers/>
        <w:ind w:right="-990" w:hanging="990"/>
        <w:contextualSpacing/>
        <w:rPr>
          <w:rFonts w:asciiTheme="minorHAnsi" w:eastAsia="Times New Roman" w:hAnsiTheme="minorHAnsi"/>
          <w:sz w:val="18"/>
          <w:szCs w:val="18"/>
        </w:rPr>
      </w:pPr>
      <w:r w:rsidRPr="00727B6A">
        <w:rPr>
          <w:rFonts w:asciiTheme="minorHAnsi" w:eastAsia="Times New Roman" w:hAnsiTheme="minorHAnsi"/>
          <w:i/>
          <w:sz w:val="18"/>
          <w:szCs w:val="18"/>
        </w:rPr>
        <w:t>B. miyamotoi</w:t>
      </w:r>
      <w:r w:rsidRPr="00727B6A">
        <w:rPr>
          <w:rFonts w:asciiTheme="minorHAnsi" w:eastAsia="Times New Roman" w:hAnsiTheme="minorHAnsi"/>
          <w:sz w:val="18"/>
          <w:szCs w:val="18"/>
        </w:rPr>
        <w:tab/>
      </w:r>
      <w:r w:rsidRPr="00727B6A">
        <w:rPr>
          <w:rFonts w:asciiTheme="minorHAnsi" w:eastAsia="Times New Roman" w:hAnsiTheme="minorHAnsi"/>
          <w:sz w:val="18"/>
          <w:szCs w:val="18"/>
        </w:rPr>
        <w:tab/>
        <w:t>16s rRNA R</w:t>
      </w:r>
      <w:r w:rsidRPr="00727B6A">
        <w:rPr>
          <w:rFonts w:asciiTheme="minorHAnsi" w:eastAsia="Times New Roman" w:hAnsiTheme="minorHAnsi"/>
          <w:sz w:val="18"/>
          <w:szCs w:val="18"/>
        </w:rPr>
        <w:tab/>
      </w:r>
      <w:r w:rsidRPr="00727B6A">
        <w:rPr>
          <w:rFonts w:asciiTheme="minorHAnsi" w:eastAsia="Times New Roman" w:hAnsiTheme="minorHAnsi"/>
          <w:sz w:val="18"/>
          <w:szCs w:val="18"/>
        </w:rPr>
        <w:tab/>
      </w:r>
      <w:r w:rsidRPr="00727B6A">
        <w:rPr>
          <w:rFonts w:asciiTheme="minorHAnsi" w:hAnsiTheme="minorHAnsi" w:cs="TimesTen-Roman"/>
          <w:sz w:val="18"/>
          <w:szCs w:val="18"/>
        </w:rPr>
        <w:t>GGCGGCACACTTAACACGTTAG</w:t>
      </w:r>
    </w:p>
    <w:p w:rsidR="00470F90" w:rsidRPr="00727B6A" w:rsidRDefault="001544E0" w:rsidP="00B27873">
      <w:pPr>
        <w:suppressLineNumbers/>
        <w:ind w:right="-990" w:hanging="990"/>
        <w:contextualSpacing/>
        <w:rPr>
          <w:rFonts w:asciiTheme="minorHAnsi" w:eastAsia="Times New Roman" w:hAnsiTheme="minorHAnsi"/>
          <w:sz w:val="18"/>
          <w:szCs w:val="18"/>
        </w:rPr>
      </w:pPr>
      <w:r w:rsidRPr="00727B6A">
        <w:rPr>
          <w:rFonts w:asciiTheme="minorHAnsi" w:eastAsia="Times New Roman" w:hAnsiTheme="minorHAnsi"/>
          <w:i/>
          <w:sz w:val="18"/>
          <w:szCs w:val="18"/>
        </w:rPr>
        <w:t>B. miyamotoi</w:t>
      </w:r>
      <w:r w:rsidRPr="00727B6A">
        <w:rPr>
          <w:rFonts w:asciiTheme="minorHAnsi" w:eastAsia="Times New Roman" w:hAnsiTheme="minorHAnsi"/>
          <w:sz w:val="18"/>
          <w:szCs w:val="18"/>
        </w:rPr>
        <w:tab/>
      </w:r>
      <w:r w:rsidRPr="00727B6A">
        <w:rPr>
          <w:rFonts w:asciiTheme="minorHAnsi" w:eastAsia="Times New Roman" w:hAnsiTheme="minorHAnsi"/>
          <w:sz w:val="18"/>
          <w:szCs w:val="18"/>
        </w:rPr>
        <w:tab/>
        <w:t>Probe</w:t>
      </w:r>
      <w:r w:rsidRPr="00727B6A">
        <w:rPr>
          <w:rFonts w:asciiTheme="minorHAnsi" w:eastAsia="Times New Roman" w:hAnsiTheme="minorHAnsi"/>
          <w:sz w:val="18"/>
          <w:szCs w:val="18"/>
        </w:rPr>
        <w:tab/>
      </w:r>
      <w:r w:rsidRPr="00727B6A">
        <w:rPr>
          <w:rFonts w:asciiTheme="minorHAnsi" w:eastAsia="Times New Roman" w:hAnsiTheme="minorHAnsi"/>
          <w:sz w:val="18"/>
          <w:szCs w:val="18"/>
        </w:rPr>
        <w:tab/>
      </w:r>
      <w:r w:rsidRPr="00727B6A">
        <w:rPr>
          <w:rFonts w:asciiTheme="minorHAnsi" w:eastAsia="Times New Roman" w:hAnsiTheme="minorHAnsi"/>
          <w:sz w:val="18"/>
          <w:szCs w:val="18"/>
        </w:rPr>
        <w:tab/>
      </w:r>
      <w:r w:rsidRPr="00727B6A">
        <w:rPr>
          <w:rFonts w:asciiTheme="minorHAnsi" w:hAnsiTheme="minorHAnsi" w:cs="TimesTen-Roman"/>
          <w:sz w:val="18"/>
          <w:szCs w:val="18"/>
        </w:rPr>
        <w:t>VIC-CGGTACTAACCTTTCGATTA</w:t>
      </w:r>
    </w:p>
    <w:p w:rsidR="00B27873" w:rsidRPr="00727B6A" w:rsidRDefault="00B27873" w:rsidP="00B27873">
      <w:pPr>
        <w:suppressLineNumbers/>
        <w:ind w:right="-990" w:hanging="990"/>
        <w:contextualSpacing/>
        <w:rPr>
          <w:rFonts w:asciiTheme="minorHAnsi" w:eastAsia="Times New Roman" w:hAnsiTheme="minorHAnsi"/>
          <w:sz w:val="18"/>
          <w:szCs w:val="18"/>
        </w:rPr>
      </w:pP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</w:r>
    </w:p>
    <w:p w:rsidR="00B27873" w:rsidRPr="00727B6A" w:rsidRDefault="00B27873" w:rsidP="00B27873">
      <w:pPr>
        <w:suppressLineNumbers/>
        <w:ind w:right="-990" w:hanging="990"/>
        <w:contextualSpacing/>
        <w:rPr>
          <w:rFonts w:asciiTheme="minorHAnsi" w:hAnsiTheme="minorHAnsi" w:cs="AdvOT07517017"/>
          <w:sz w:val="18"/>
          <w:szCs w:val="18"/>
        </w:rPr>
      </w:pPr>
      <w:r w:rsidRPr="00727B6A">
        <w:rPr>
          <w:rFonts w:asciiTheme="minorHAnsi" w:hAnsiTheme="minorHAnsi"/>
          <w:i/>
          <w:sz w:val="18"/>
          <w:szCs w:val="18"/>
        </w:rPr>
        <w:t xml:space="preserve">Ixodes </w:t>
      </w:r>
      <w:r w:rsidRPr="00727B6A">
        <w:rPr>
          <w:rFonts w:asciiTheme="minorHAnsi" w:hAnsiTheme="minorHAnsi"/>
          <w:sz w:val="18"/>
          <w:szCs w:val="18"/>
        </w:rPr>
        <w:t>sp</w:t>
      </w:r>
      <w:r w:rsidR="000E3E08" w:rsidRPr="00727B6A">
        <w:rPr>
          <w:rFonts w:asciiTheme="minorHAnsi" w:hAnsiTheme="minorHAnsi"/>
          <w:sz w:val="18"/>
          <w:szCs w:val="18"/>
        </w:rPr>
        <w:t>p</w:t>
      </w:r>
      <w:r w:rsidRPr="00727B6A">
        <w:rPr>
          <w:rFonts w:asciiTheme="minorHAnsi" w:hAnsiTheme="minorHAnsi"/>
          <w:sz w:val="18"/>
          <w:szCs w:val="18"/>
        </w:rPr>
        <w:t>.</w:t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  <w:t>ITS2 F</w:t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 w:cs="AdvOT07517017"/>
          <w:sz w:val="18"/>
          <w:szCs w:val="18"/>
        </w:rPr>
        <w:t>TGC GTC GTA GCC TTC</w:t>
      </w:r>
      <w:r w:rsidRPr="00727B6A">
        <w:rPr>
          <w:rFonts w:asciiTheme="minorHAnsi" w:hAnsiTheme="minorHAnsi" w:cs="AdvOT07517017"/>
          <w:sz w:val="18"/>
          <w:szCs w:val="18"/>
        </w:rPr>
        <w:tab/>
      </w:r>
      <w:r w:rsidRPr="00727B6A">
        <w:rPr>
          <w:rFonts w:asciiTheme="minorHAnsi" w:hAnsiTheme="minorHAnsi" w:cs="AdvOT07517017"/>
          <w:sz w:val="18"/>
          <w:szCs w:val="18"/>
        </w:rPr>
        <w:tab/>
      </w:r>
      <w:r w:rsidRPr="00727B6A">
        <w:rPr>
          <w:rFonts w:asciiTheme="minorHAnsi" w:hAnsiTheme="minorHAnsi" w:cs="AdvOT07517017"/>
          <w:sz w:val="18"/>
          <w:szCs w:val="18"/>
        </w:rPr>
        <w:tab/>
        <w:t>77</w:t>
      </w:r>
      <w:r w:rsidRPr="00727B6A">
        <w:rPr>
          <w:rFonts w:asciiTheme="minorHAnsi" w:hAnsiTheme="minorHAnsi" w:cs="AdvOT07517017"/>
          <w:sz w:val="18"/>
          <w:szCs w:val="18"/>
        </w:rPr>
        <w:tab/>
      </w:r>
      <w:r w:rsidRPr="00727B6A">
        <w:rPr>
          <w:rFonts w:asciiTheme="minorHAnsi" w:hAnsiTheme="minorHAnsi" w:cs="AdvOT07517017"/>
          <w:sz w:val="18"/>
          <w:szCs w:val="18"/>
        </w:rPr>
        <w:tab/>
      </w:r>
      <w:r w:rsidR="004531DE" w:rsidRPr="00727B6A">
        <w:rPr>
          <w:rFonts w:asciiTheme="minorHAnsi" w:hAnsiTheme="minorHAnsi" w:cs="AdvOT07517017"/>
          <w:sz w:val="18"/>
          <w:szCs w:val="18"/>
        </w:rPr>
        <w:fldChar w:fldCharType="begin"/>
      </w:r>
      <w:r w:rsidR="00470F90" w:rsidRPr="00727B6A">
        <w:rPr>
          <w:rFonts w:asciiTheme="minorHAnsi" w:hAnsiTheme="minorHAnsi" w:cs="AdvOT07517017"/>
          <w:sz w:val="18"/>
          <w:szCs w:val="18"/>
        </w:rPr>
        <w:instrText xml:space="preserve"> ADDIN ZOTERO_ITEM {"citationID":"250gns9ka","properties":{"formattedCitation":"(Strube et al., 2010)","plainCitation":"(Strube et al., 2010)"},"citationItems":[{"id":106,"uris":["http://zotero.org/users/local/WWzEp9nI/items/ZI8D5TVP"],"uri":["http://zotero.org/users/local/WWzEp9nI/items/ZI8D5TVP"]}]} </w:instrText>
      </w:r>
      <w:r w:rsidR="004531DE" w:rsidRPr="00727B6A">
        <w:rPr>
          <w:rFonts w:asciiTheme="minorHAnsi" w:hAnsiTheme="minorHAnsi" w:cs="AdvOT07517017"/>
          <w:sz w:val="18"/>
          <w:szCs w:val="18"/>
        </w:rPr>
        <w:fldChar w:fldCharType="separate"/>
      </w:r>
      <w:r w:rsidR="00470F90" w:rsidRPr="00727B6A">
        <w:rPr>
          <w:rFonts w:asciiTheme="minorHAnsi" w:hAnsiTheme="minorHAnsi"/>
          <w:sz w:val="18"/>
        </w:rPr>
        <w:t>(Strube et al., 2010)</w:t>
      </w:r>
      <w:r w:rsidR="004531DE" w:rsidRPr="00727B6A">
        <w:rPr>
          <w:rFonts w:asciiTheme="minorHAnsi" w:hAnsiTheme="minorHAnsi" w:cs="AdvOT07517017"/>
          <w:sz w:val="18"/>
          <w:szCs w:val="18"/>
        </w:rPr>
        <w:fldChar w:fldCharType="end"/>
      </w:r>
    </w:p>
    <w:p w:rsidR="00B27873" w:rsidRPr="00727B6A" w:rsidRDefault="00B27873" w:rsidP="00B27873">
      <w:pPr>
        <w:suppressLineNumbers/>
        <w:ind w:right="-990" w:hanging="990"/>
        <w:contextualSpacing/>
        <w:rPr>
          <w:rFonts w:asciiTheme="minorHAnsi" w:hAnsiTheme="minorHAnsi" w:cs="AdvOT07517017"/>
          <w:sz w:val="18"/>
          <w:szCs w:val="18"/>
        </w:rPr>
      </w:pPr>
      <w:proofErr w:type="gramStart"/>
      <w:r w:rsidRPr="00727B6A">
        <w:rPr>
          <w:rFonts w:asciiTheme="minorHAnsi" w:hAnsiTheme="minorHAnsi"/>
          <w:i/>
          <w:sz w:val="18"/>
          <w:szCs w:val="18"/>
        </w:rPr>
        <w:t xml:space="preserve">Ixodes </w:t>
      </w:r>
      <w:r w:rsidRPr="00727B6A">
        <w:rPr>
          <w:rFonts w:asciiTheme="minorHAnsi" w:hAnsiTheme="minorHAnsi"/>
          <w:sz w:val="18"/>
          <w:szCs w:val="18"/>
        </w:rPr>
        <w:t>sp</w:t>
      </w:r>
      <w:r w:rsidR="000E3E08" w:rsidRPr="00727B6A">
        <w:rPr>
          <w:rFonts w:asciiTheme="minorHAnsi" w:hAnsiTheme="minorHAnsi"/>
          <w:sz w:val="18"/>
          <w:szCs w:val="18"/>
        </w:rPr>
        <w:t>p</w:t>
      </w:r>
      <w:r w:rsidRPr="00727B6A">
        <w:rPr>
          <w:rFonts w:asciiTheme="minorHAnsi" w:hAnsiTheme="minorHAnsi"/>
          <w:sz w:val="18"/>
          <w:szCs w:val="18"/>
        </w:rPr>
        <w:t>.</w:t>
      </w:r>
      <w:proofErr w:type="gramEnd"/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  <w:t>ITS2 R</w:t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 w:cs="AdvOT07517017"/>
          <w:sz w:val="18"/>
          <w:szCs w:val="18"/>
        </w:rPr>
        <w:t>AAC GGCATTCCCCTAC</w:t>
      </w:r>
      <w:r w:rsidRPr="00727B6A">
        <w:rPr>
          <w:rFonts w:asciiTheme="minorHAnsi" w:hAnsiTheme="minorHAnsi" w:cs="AdvOT07517017"/>
          <w:sz w:val="18"/>
          <w:szCs w:val="18"/>
        </w:rPr>
        <w:tab/>
      </w:r>
      <w:r w:rsidRPr="00727B6A">
        <w:rPr>
          <w:rFonts w:asciiTheme="minorHAnsi" w:hAnsiTheme="minorHAnsi" w:cs="AdvOT07517017"/>
          <w:sz w:val="18"/>
          <w:szCs w:val="18"/>
        </w:rPr>
        <w:tab/>
      </w:r>
      <w:r w:rsidRPr="00727B6A">
        <w:rPr>
          <w:rFonts w:asciiTheme="minorHAnsi" w:hAnsiTheme="minorHAnsi" w:cs="AdvOT07517017"/>
          <w:sz w:val="18"/>
          <w:szCs w:val="18"/>
        </w:rPr>
        <w:tab/>
      </w:r>
      <w:r w:rsidRPr="00727B6A">
        <w:rPr>
          <w:rFonts w:asciiTheme="minorHAnsi" w:hAnsiTheme="minorHAnsi" w:cs="AdvOT07517017"/>
          <w:sz w:val="18"/>
          <w:szCs w:val="18"/>
        </w:rPr>
        <w:tab/>
      </w:r>
      <w:r w:rsidRPr="00727B6A">
        <w:rPr>
          <w:rFonts w:asciiTheme="minorHAnsi" w:hAnsiTheme="minorHAnsi" w:cs="AdvOT07517017"/>
          <w:sz w:val="18"/>
          <w:szCs w:val="18"/>
        </w:rPr>
        <w:tab/>
      </w:r>
    </w:p>
    <w:p w:rsidR="00B27873" w:rsidRPr="00727B6A" w:rsidRDefault="00B27873" w:rsidP="00B27873">
      <w:pPr>
        <w:suppressLineNumbers/>
        <w:ind w:right="-990" w:hanging="990"/>
        <w:contextualSpacing/>
        <w:rPr>
          <w:rFonts w:asciiTheme="minorHAnsi" w:hAnsiTheme="minorHAnsi" w:cs="AdvOT07517017"/>
          <w:sz w:val="18"/>
          <w:szCs w:val="18"/>
        </w:rPr>
      </w:pPr>
      <w:r w:rsidRPr="00727B6A">
        <w:rPr>
          <w:rFonts w:asciiTheme="minorHAnsi" w:hAnsiTheme="minorHAnsi"/>
          <w:i/>
          <w:sz w:val="18"/>
          <w:szCs w:val="18"/>
        </w:rPr>
        <w:t xml:space="preserve">Ixodes </w:t>
      </w:r>
      <w:r w:rsidRPr="00727B6A">
        <w:rPr>
          <w:rFonts w:asciiTheme="minorHAnsi" w:hAnsiTheme="minorHAnsi"/>
          <w:sz w:val="18"/>
          <w:szCs w:val="18"/>
        </w:rPr>
        <w:t>sp</w:t>
      </w:r>
      <w:r w:rsidR="000E3E08" w:rsidRPr="00727B6A">
        <w:rPr>
          <w:rFonts w:asciiTheme="minorHAnsi" w:hAnsiTheme="minorHAnsi"/>
          <w:sz w:val="18"/>
          <w:szCs w:val="18"/>
        </w:rPr>
        <w:t>p</w:t>
      </w:r>
      <w:r w:rsidRPr="00727B6A">
        <w:rPr>
          <w:rFonts w:asciiTheme="minorHAnsi" w:hAnsiTheme="minorHAnsi"/>
          <w:sz w:val="18"/>
          <w:szCs w:val="18"/>
        </w:rPr>
        <w:t>.</w:t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  <w:t>ITS2Probe</w:t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/>
          <w:sz w:val="18"/>
          <w:szCs w:val="18"/>
        </w:rPr>
        <w:tab/>
      </w:r>
      <w:r w:rsidRPr="00727B6A">
        <w:rPr>
          <w:rFonts w:asciiTheme="minorHAnsi" w:hAnsiTheme="minorHAnsi" w:cs="AdvOT07517017"/>
          <w:sz w:val="18"/>
          <w:szCs w:val="18"/>
        </w:rPr>
        <w:t>6-VIC-TCT AAGACCTTCGCG-MGBNFQ</w:t>
      </w:r>
    </w:p>
    <w:p w:rsidR="00564AD8" w:rsidRPr="00564AD8" w:rsidRDefault="00564AD8" w:rsidP="00564AD8"/>
    <w:sectPr w:rsidR="00564AD8" w:rsidRPr="00564AD8" w:rsidSect="00470F90">
      <w:footerReference w:type="default" r:id="rId9"/>
      <w:pgSz w:w="12240" w:h="15840"/>
      <w:pgMar w:top="1170" w:right="1440" w:bottom="450" w:left="1440" w:header="720" w:footer="60" w:gutter="0"/>
      <w:cols w:space="720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656EC9" w:rsidRDefault="00656EC9" w:rsidP="005350FF">
      <w:pPr>
        <w:spacing w:after="0" w:line="240" w:lineRule="auto"/>
      </w:pPr>
      <w:r>
        <w:separator/>
      </w:r>
    </w:p>
  </w:endnote>
  <w:endnote w:type="continuationSeparator" w:id="0">
    <w:p w:rsidR="00656EC9" w:rsidRDefault="00656EC9" w:rsidP="005350F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dvOT07517017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yriad Pro Light">
    <w:altName w:val="Myriad Pro Light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Dutch801BT-Roman">
    <w:altName w:val="MS Mincho"/>
    <w:charset w:val="80"/>
    <w:family w:val="auto"/>
    <w:pitch w:val="variable"/>
    <w:sig w:usb0="00000000" w:usb1="00000000" w:usb2="00000000" w:usb3="00000000" w:csb0="00000000" w:csb1="00000000"/>
  </w:font>
  <w:font w:name="Minion-Regular">
    <w:altName w:val="MS Mincho"/>
    <w:charset w:val="80"/>
    <w:family w:val="auto"/>
    <w:pitch w:val="variable"/>
    <w:sig w:usb0="00000000" w:usb1="00000000" w:usb2="00000000" w:usb3="00000000" w:csb0="00000000" w:csb1="00000000"/>
  </w:font>
  <w:font w:name="AdvP7627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TimesTen-Roman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C643DB" w:rsidRDefault="004531DE">
    <w:pPr>
      <w:pStyle w:val="Footer"/>
      <w:jc w:val="center"/>
    </w:pPr>
    <w:fldSimple w:instr=" PAGE   \* MERGEFORMAT ">
      <w:r w:rsidR="003F351C">
        <w:rPr>
          <w:noProof/>
        </w:rPr>
        <w:t>1</w:t>
      </w:r>
    </w:fldSimple>
  </w:p>
  <w:p w:rsidR="00C643DB" w:rsidRDefault="00C643DB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656EC9" w:rsidRDefault="00656EC9" w:rsidP="005350FF">
      <w:pPr>
        <w:spacing w:after="0" w:line="240" w:lineRule="auto"/>
      </w:pPr>
      <w:r>
        <w:separator/>
      </w:r>
    </w:p>
  </w:footnote>
  <w:footnote w:type="continuationSeparator" w:id="0">
    <w:p w:rsidR="00656EC9" w:rsidRDefault="00656EC9" w:rsidP="005350FF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28126355"/>
    <w:multiLevelType w:val="hybridMultilevel"/>
    <w:tmpl w:val="F808DF42"/>
    <w:lvl w:ilvl="0" w:tplc="974A9FA4">
      <w:start w:val="1"/>
      <w:numFmt w:val="upperLetter"/>
      <w:lvlText w:val="%1."/>
      <w:lvlJc w:val="left"/>
      <w:pPr>
        <w:ind w:left="-630" w:hanging="360"/>
      </w:pPr>
      <w:rPr>
        <w:rFonts w:cs="AdvOT07517017" w:hint="default"/>
      </w:rPr>
    </w:lvl>
    <w:lvl w:ilvl="1" w:tplc="04090019" w:tentative="1">
      <w:start w:val="1"/>
      <w:numFmt w:val="lowerLetter"/>
      <w:lvlText w:val="%2."/>
      <w:lvlJc w:val="left"/>
      <w:pPr>
        <w:ind w:left="90" w:hanging="360"/>
      </w:pPr>
    </w:lvl>
    <w:lvl w:ilvl="2" w:tplc="0409001B" w:tentative="1">
      <w:start w:val="1"/>
      <w:numFmt w:val="lowerRoman"/>
      <w:lvlText w:val="%3."/>
      <w:lvlJc w:val="right"/>
      <w:pPr>
        <w:ind w:left="810" w:hanging="180"/>
      </w:pPr>
    </w:lvl>
    <w:lvl w:ilvl="3" w:tplc="0409000F" w:tentative="1">
      <w:start w:val="1"/>
      <w:numFmt w:val="decimal"/>
      <w:lvlText w:val="%4."/>
      <w:lvlJc w:val="left"/>
      <w:pPr>
        <w:ind w:left="1530" w:hanging="360"/>
      </w:pPr>
    </w:lvl>
    <w:lvl w:ilvl="4" w:tplc="04090019" w:tentative="1">
      <w:start w:val="1"/>
      <w:numFmt w:val="lowerLetter"/>
      <w:lvlText w:val="%5."/>
      <w:lvlJc w:val="left"/>
      <w:pPr>
        <w:ind w:left="2250" w:hanging="360"/>
      </w:pPr>
    </w:lvl>
    <w:lvl w:ilvl="5" w:tplc="0409001B" w:tentative="1">
      <w:start w:val="1"/>
      <w:numFmt w:val="lowerRoman"/>
      <w:lvlText w:val="%6."/>
      <w:lvlJc w:val="right"/>
      <w:pPr>
        <w:ind w:left="2970" w:hanging="180"/>
      </w:pPr>
    </w:lvl>
    <w:lvl w:ilvl="6" w:tplc="0409000F" w:tentative="1">
      <w:start w:val="1"/>
      <w:numFmt w:val="decimal"/>
      <w:lvlText w:val="%7."/>
      <w:lvlJc w:val="left"/>
      <w:pPr>
        <w:ind w:left="3690" w:hanging="360"/>
      </w:pPr>
    </w:lvl>
    <w:lvl w:ilvl="7" w:tplc="04090019" w:tentative="1">
      <w:start w:val="1"/>
      <w:numFmt w:val="lowerLetter"/>
      <w:lvlText w:val="%8."/>
      <w:lvlJc w:val="left"/>
      <w:pPr>
        <w:ind w:left="4410" w:hanging="360"/>
      </w:pPr>
    </w:lvl>
    <w:lvl w:ilvl="8" w:tplc="0409001B" w:tentative="1">
      <w:start w:val="1"/>
      <w:numFmt w:val="lowerRoman"/>
      <w:lvlText w:val="%9."/>
      <w:lvlJc w:val="right"/>
      <w:pPr>
        <w:ind w:left="5130" w:hanging="180"/>
      </w:pPr>
    </w:lvl>
  </w:abstractNum>
  <w:abstractNum w:abstractNumId="1">
    <w:nsid w:val="38635A34"/>
    <w:multiLevelType w:val="hybridMultilevel"/>
    <w:tmpl w:val="B7D28990"/>
    <w:lvl w:ilvl="0" w:tplc="702A58B6">
      <w:start w:val="1"/>
      <w:numFmt w:val="upperLetter"/>
      <w:lvlText w:val="%1."/>
      <w:lvlJc w:val="left"/>
      <w:pPr>
        <w:ind w:left="-630" w:hanging="360"/>
      </w:pPr>
      <w:rPr>
        <w:rFonts w:cs="AdvOT07517017" w:hint="default"/>
      </w:rPr>
    </w:lvl>
    <w:lvl w:ilvl="1" w:tplc="04090019" w:tentative="1">
      <w:start w:val="1"/>
      <w:numFmt w:val="lowerLetter"/>
      <w:lvlText w:val="%2."/>
      <w:lvlJc w:val="left"/>
      <w:pPr>
        <w:ind w:left="90" w:hanging="360"/>
      </w:pPr>
    </w:lvl>
    <w:lvl w:ilvl="2" w:tplc="0409001B" w:tentative="1">
      <w:start w:val="1"/>
      <w:numFmt w:val="lowerRoman"/>
      <w:lvlText w:val="%3."/>
      <w:lvlJc w:val="right"/>
      <w:pPr>
        <w:ind w:left="810" w:hanging="180"/>
      </w:pPr>
    </w:lvl>
    <w:lvl w:ilvl="3" w:tplc="0409000F" w:tentative="1">
      <w:start w:val="1"/>
      <w:numFmt w:val="decimal"/>
      <w:lvlText w:val="%4."/>
      <w:lvlJc w:val="left"/>
      <w:pPr>
        <w:ind w:left="1530" w:hanging="360"/>
      </w:pPr>
    </w:lvl>
    <w:lvl w:ilvl="4" w:tplc="04090019" w:tentative="1">
      <w:start w:val="1"/>
      <w:numFmt w:val="lowerLetter"/>
      <w:lvlText w:val="%5."/>
      <w:lvlJc w:val="left"/>
      <w:pPr>
        <w:ind w:left="2250" w:hanging="360"/>
      </w:pPr>
    </w:lvl>
    <w:lvl w:ilvl="5" w:tplc="0409001B" w:tentative="1">
      <w:start w:val="1"/>
      <w:numFmt w:val="lowerRoman"/>
      <w:lvlText w:val="%6."/>
      <w:lvlJc w:val="right"/>
      <w:pPr>
        <w:ind w:left="2970" w:hanging="180"/>
      </w:pPr>
    </w:lvl>
    <w:lvl w:ilvl="6" w:tplc="0409000F" w:tentative="1">
      <w:start w:val="1"/>
      <w:numFmt w:val="decimal"/>
      <w:lvlText w:val="%7."/>
      <w:lvlJc w:val="left"/>
      <w:pPr>
        <w:ind w:left="3690" w:hanging="360"/>
      </w:pPr>
    </w:lvl>
    <w:lvl w:ilvl="7" w:tplc="04090019" w:tentative="1">
      <w:start w:val="1"/>
      <w:numFmt w:val="lowerLetter"/>
      <w:lvlText w:val="%8."/>
      <w:lvlJc w:val="left"/>
      <w:pPr>
        <w:ind w:left="4410" w:hanging="360"/>
      </w:pPr>
    </w:lvl>
    <w:lvl w:ilvl="8" w:tplc="0409001B" w:tentative="1">
      <w:start w:val="1"/>
      <w:numFmt w:val="lowerRoman"/>
      <w:lvlText w:val="%9."/>
      <w:lvlJc w:val="right"/>
      <w:pPr>
        <w:ind w:left="5130" w:hanging="180"/>
      </w:pPr>
    </w:lvl>
  </w:abstractNum>
  <w:abstractNum w:abstractNumId="2">
    <w:nsid w:val="4F246A02"/>
    <w:multiLevelType w:val="hybridMultilevel"/>
    <w:tmpl w:val="8A74048E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0"/>
  </w:num>
  <w:num w:numId="3">
    <w:abstractNumId w:val="1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oNotTrackMoves/>
  <w:defaultTabStop w:val="720"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useNormalStyleForList/>
    <w:doNotUseIndentAsNumberingTabStop/>
    <w:useAltKinsokuLineBreakRules/>
    <w:allowSpaceOfSameStyleInTable/>
    <w:doNotSuppressIndentation/>
    <w:doNotAutofitConstrainedTables/>
    <w:autofitToFirstFixedWidthCell/>
    <w:displayHangulFixedWidth/>
    <w:splitPgBreakAndParaMark/>
    <w:doNotVertAlignCellWithSp/>
    <w:doNotBreakConstrainedForcedTable/>
    <w:doNotVertAlignInTxbx/>
    <w:useAnsiKerningPairs/>
    <w:cachedColBalance/>
  </w:compat>
  <w:rsids>
    <w:rsidRoot w:val="009D4AC4"/>
    <w:rsid w:val="00000168"/>
    <w:rsid w:val="00001A01"/>
    <w:rsid w:val="0000339C"/>
    <w:rsid w:val="00005748"/>
    <w:rsid w:val="00013BBA"/>
    <w:rsid w:val="0001675E"/>
    <w:rsid w:val="00031468"/>
    <w:rsid w:val="00031E31"/>
    <w:rsid w:val="000401AC"/>
    <w:rsid w:val="00043584"/>
    <w:rsid w:val="000470FC"/>
    <w:rsid w:val="00047C5A"/>
    <w:rsid w:val="000512FF"/>
    <w:rsid w:val="00056797"/>
    <w:rsid w:val="00056FF9"/>
    <w:rsid w:val="00061107"/>
    <w:rsid w:val="0006602C"/>
    <w:rsid w:val="000716F7"/>
    <w:rsid w:val="00074813"/>
    <w:rsid w:val="00074B1E"/>
    <w:rsid w:val="00080126"/>
    <w:rsid w:val="000815A0"/>
    <w:rsid w:val="00081975"/>
    <w:rsid w:val="00084BAA"/>
    <w:rsid w:val="0008788D"/>
    <w:rsid w:val="00091DEB"/>
    <w:rsid w:val="000A3440"/>
    <w:rsid w:val="000A501B"/>
    <w:rsid w:val="000A5A54"/>
    <w:rsid w:val="000A60FE"/>
    <w:rsid w:val="000B10C2"/>
    <w:rsid w:val="000B72C1"/>
    <w:rsid w:val="000C08FC"/>
    <w:rsid w:val="000C39E0"/>
    <w:rsid w:val="000C43AB"/>
    <w:rsid w:val="000C46E5"/>
    <w:rsid w:val="000C5211"/>
    <w:rsid w:val="000D0276"/>
    <w:rsid w:val="000D7F47"/>
    <w:rsid w:val="000E3E08"/>
    <w:rsid w:val="000E732C"/>
    <w:rsid w:val="000F4E21"/>
    <w:rsid w:val="000F511A"/>
    <w:rsid w:val="000F5AC7"/>
    <w:rsid w:val="000F64AD"/>
    <w:rsid w:val="00101B83"/>
    <w:rsid w:val="0010432C"/>
    <w:rsid w:val="00104837"/>
    <w:rsid w:val="00121909"/>
    <w:rsid w:val="0012554F"/>
    <w:rsid w:val="00126B44"/>
    <w:rsid w:val="00127121"/>
    <w:rsid w:val="00133699"/>
    <w:rsid w:val="00134930"/>
    <w:rsid w:val="00134D87"/>
    <w:rsid w:val="00140324"/>
    <w:rsid w:val="00140A06"/>
    <w:rsid w:val="00142FF5"/>
    <w:rsid w:val="00153FEF"/>
    <w:rsid w:val="001544E0"/>
    <w:rsid w:val="00155A62"/>
    <w:rsid w:val="00155D52"/>
    <w:rsid w:val="001626E3"/>
    <w:rsid w:val="001651E5"/>
    <w:rsid w:val="00166F93"/>
    <w:rsid w:val="0016700F"/>
    <w:rsid w:val="00171003"/>
    <w:rsid w:val="00172D26"/>
    <w:rsid w:val="00176501"/>
    <w:rsid w:val="00176E1E"/>
    <w:rsid w:val="001802CB"/>
    <w:rsid w:val="00183FA2"/>
    <w:rsid w:val="00185216"/>
    <w:rsid w:val="00187E48"/>
    <w:rsid w:val="00190E3A"/>
    <w:rsid w:val="00191DD1"/>
    <w:rsid w:val="001940E8"/>
    <w:rsid w:val="001B1644"/>
    <w:rsid w:val="001B3294"/>
    <w:rsid w:val="001B3463"/>
    <w:rsid w:val="001B388A"/>
    <w:rsid w:val="001B47BB"/>
    <w:rsid w:val="001B60E1"/>
    <w:rsid w:val="001C30B8"/>
    <w:rsid w:val="001C366E"/>
    <w:rsid w:val="001E0DB1"/>
    <w:rsid w:val="001E44CF"/>
    <w:rsid w:val="001F2099"/>
    <w:rsid w:val="001F4950"/>
    <w:rsid w:val="001F761A"/>
    <w:rsid w:val="00202DB6"/>
    <w:rsid w:val="0020499D"/>
    <w:rsid w:val="00206655"/>
    <w:rsid w:val="00212292"/>
    <w:rsid w:val="00217307"/>
    <w:rsid w:val="00217C12"/>
    <w:rsid w:val="00217EC5"/>
    <w:rsid w:val="00220347"/>
    <w:rsid w:val="00225E01"/>
    <w:rsid w:val="00225FED"/>
    <w:rsid w:val="0022609E"/>
    <w:rsid w:val="00227B12"/>
    <w:rsid w:val="002357D3"/>
    <w:rsid w:val="00236B8D"/>
    <w:rsid w:val="00237423"/>
    <w:rsid w:val="002409D1"/>
    <w:rsid w:val="00241CF7"/>
    <w:rsid w:val="00242AF5"/>
    <w:rsid w:val="00246965"/>
    <w:rsid w:val="00246A70"/>
    <w:rsid w:val="0025244F"/>
    <w:rsid w:val="00252A37"/>
    <w:rsid w:val="00253F58"/>
    <w:rsid w:val="00255BEB"/>
    <w:rsid w:val="00262861"/>
    <w:rsid w:val="002654A8"/>
    <w:rsid w:val="00276023"/>
    <w:rsid w:val="00285505"/>
    <w:rsid w:val="0028663F"/>
    <w:rsid w:val="002913D9"/>
    <w:rsid w:val="002916CD"/>
    <w:rsid w:val="00292E79"/>
    <w:rsid w:val="0029641B"/>
    <w:rsid w:val="00296BAE"/>
    <w:rsid w:val="002A0A2C"/>
    <w:rsid w:val="002A12A8"/>
    <w:rsid w:val="002A7180"/>
    <w:rsid w:val="002C0D56"/>
    <w:rsid w:val="002C704F"/>
    <w:rsid w:val="002D1BDB"/>
    <w:rsid w:val="002D48D7"/>
    <w:rsid w:val="002D5B20"/>
    <w:rsid w:val="002D6FEA"/>
    <w:rsid w:val="002E06F2"/>
    <w:rsid w:val="002E3B98"/>
    <w:rsid w:val="002E6769"/>
    <w:rsid w:val="002E678B"/>
    <w:rsid w:val="002F054E"/>
    <w:rsid w:val="002F07ED"/>
    <w:rsid w:val="002F093D"/>
    <w:rsid w:val="002F13B9"/>
    <w:rsid w:val="002F37C8"/>
    <w:rsid w:val="002F3B75"/>
    <w:rsid w:val="00307CA2"/>
    <w:rsid w:val="0031398C"/>
    <w:rsid w:val="00315AD0"/>
    <w:rsid w:val="00322611"/>
    <w:rsid w:val="0032308F"/>
    <w:rsid w:val="0032377C"/>
    <w:rsid w:val="003311B3"/>
    <w:rsid w:val="003347C4"/>
    <w:rsid w:val="00340C82"/>
    <w:rsid w:val="00341CD8"/>
    <w:rsid w:val="00342390"/>
    <w:rsid w:val="00345D98"/>
    <w:rsid w:val="003519D7"/>
    <w:rsid w:val="0035669A"/>
    <w:rsid w:val="00365F02"/>
    <w:rsid w:val="00366C23"/>
    <w:rsid w:val="0037113F"/>
    <w:rsid w:val="0037161A"/>
    <w:rsid w:val="00373385"/>
    <w:rsid w:val="00373F27"/>
    <w:rsid w:val="00375F5F"/>
    <w:rsid w:val="00377667"/>
    <w:rsid w:val="003938D1"/>
    <w:rsid w:val="003963A3"/>
    <w:rsid w:val="003A0242"/>
    <w:rsid w:val="003A58CC"/>
    <w:rsid w:val="003A7FDE"/>
    <w:rsid w:val="003B099C"/>
    <w:rsid w:val="003B0CEA"/>
    <w:rsid w:val="003B72C8"/>
    <w:rsid w:val="003C27B8"/>
    <w:rsid w:val="003C5ECF"/>
    <w:rsid w:val="003C6A33"/>
    <w:rsid w:val="003C76D7"/>
    <w:rsid w:val="003D15CC"/>
    <w:rsid w:val="003D59E5"/>
    <w:rsid w:val="003D5DA9"/>
    <w:rsid w:val="003D6297"/>
    <w:rsid w:val="003E09EF"/>
    <w:rsid w:val="003E1930"/>
    <w:rsid w:val="003E7D2B"/>
    <w:rsid w:val="003F1544"/>
    <w:rsid w:val="003F254A"/>
    <w:rsid w:val="003F2BE7"/>
    <w:rsid w:val="003F351C"/>
    <w:rsid w:val="0040034F"/>
    <w:rsid w:val="004025A0"/>
    <w:rsid w:val="004047D4"/>
    <w:rsid w:val="0040525A"/>
    <w:rsid w:val="004134F3"/>
    <w:rsid w:val="00416210"/>
    <w:rsid w:val="00427FBB"/>
    <w:rsid w:val="004403CE"/>
    <w:rsid w:val="004412AA"/>
    <w:rsid w:val="00442079"/>
    <w:rsid w:val="00443D1E"/>
    <w:rsid w:val="00443D29"/>
    <w:rsid w:val="00444A3E"/>
    <w:rsid w:val="004453D3"/>
    <w:rsid w:val="004531DE"/>
    <w:rsid w:val="00453CFB"/>
    <w:rsid w:val="00453E56"/>
    <w:rsid w:val="00460C31"/>
    <w:rsid w:val="004674F5"/>
    <w:rsid w:val="00470F90"/>
    <w:rsid w:val="00471194"/>
    <w:rsid w:val="00474E90"/>
    <w:rsid w:val="004772A8"/>
    <w:rsid w:val="00483FFB"/>
    <w:rsid w:val="00486A43"/>
    <w:rsid w:val="00487E59"/>
    <w:rsid w:val="00492799"/>
    <w:rsid w:val="004976F1"/>
    <w:rsid w:val="004A03F6"/>
    <w:rsid w:val="004A0566"/>
    <w:rsid w:val="004B14F5"/>
    <w:rsid w:val="004B541F"/>
    <w:rsid w:val="004C4346"/>
    <w:rsid w:val="004C6B6D"/>
    <w:rsid w:val="004D1707"/>
    <w:rsid w:val="004D18F4"/>
    <w:rsid w:val="004E44F0"/>
    <w:rsid w:val="004F0EE6"/>
    <w:rsid w:val="004F4CC7"/>
    <w:rsid w:val="00501240"/>
    <w:rsid w:val="005044D1"/>
    <w:rsid w:val="00506D70"/>
    <w:rsid w:val="00515EDD"/>
    <w:rsid w:val="00516990"/>
    <w:rsid w:val="0052086F"/>
    <w:rsid w:val="00520EA3"/>
    <w:rsid w:val="00523848"/>
    <w:rsid w:val="005350FF"/>
    <w:rsid w:val="005367B9"/>
    <w:rsid w:val="0053729A"/>
    <w:rsid w:val="00540C62"/>
    <w:rsid w:val="0054547D"/>
    <w:rsid w:val="00545B10"/>
    <w:rsid w:val="00550781"/>
    <w:rsid w:val="00553328"/>
    <w:rsid w:val="005552C6"/>
    <w:rsid w:val="0055731B"/>
    <w:rsid w:val="00562FFE"/>
    <w:rsid w:val="005640FE"/>
    <w:rsid w:val="00564AD8"/>
    <w:rsid w:val="00573211"/>
    <w:rsid w:val="00573B6F"/>
    <w:rsid w:val="00574506"/>
    <w:rsid w:val="00576108"/>
    <w:rsid w:val="005766E9"/>
    <w:rsid w:val="00581FB8"/>
    <w:rsid w:val="00583FA5"/>
    <w:rsid w:val="0058560B"/>
    <w:rsid w:val="00586549"/>
    <w:rsid w:val="005918D2"/>
    <w:rsid w:val="00592CEE"/>
    <w:rsid w:val="00594536"/>
    <w:rsid w:val="005955BB"/>
    <w:rsid w:val="00595D2A"/>
    <w:rsid w:val="0059651A"/>
    <w:rsid w:val="005A0CA0"/>
    <w:rsid w:val="005A1091"/>
    <w:rsid w:val="005A3608"/>
    <w:rsid w:val="005A4CD8"/>
    <w:rsid w:val="005B2B59"/>
    <w:rsid w:val="005B34EA"/>
    <w:rsid w:val="005B58BD"/>
    <w:rsid w:val="005D76FC"/>
    <w:rsid w:val="005E06FB"/>
    <w:rsid w:val="005E19B5"/>
    <w:rsid w:val="005E222C"/>
    <w:rsid w:val="005F20F5"/>
    <w:rsid w:val="005F58CE"/>
    <w:rsid w:val="00601F85"/>
    <w:rsid w:val="00610BE9"/>
    <w:rsid w:val="00614A95"/>
    <w:rsid w:val="00615307"/>
    <w:rsid w:val="00617075"/>
    <w:rsid w:val="00630DC3"/>
    <w:rsid w:val="0063170C"/>
    <w:rsid w:val="00632291"/>
    <w:rsid w:val="006348E4"/>
    <w:rsid w:val="006356BC"/>
    <w:rsid w:val="00643B22"/>
    <w:rsid w:val="00643BE8"/>
    <w:rsid w:val="00652406"/>
    <w:rsid w:val="00654481"/>
    <w:rsid w:val="00654F0F"/>
    <w:rsid w:val="00656EC9"/>
    <w:rsid w:val="006608DF"/>
    <w:rsid w:val="006613ED"/>
    <w:rsid w:val="00662E12"/>
    <w:rsid w:val="00662E73"/>
    <w:rsid w:val="006641B8"/>
    <w:rsid w:val="006726E7"/>
    <w:rsid w:val="00673E1D"/>
    <w:rsid w:val="0067482F"/>
    <w:rsid w:val="00674D35"/>
    <w:rsid w:val="00677FDA"/>
    <w:rsid w:val="0068086C"/>
    <w:rsid w:val="00685E87"/>
    <w:rsid w:val="00690744"/>
    <w:rsid w:val="00694733"/>
    <w:rsid w:val="006A5A91"/>
    <w:rsid w:val="006B120A"/>
    <w:rsid w:val="006C04B4"/>
    <w:rsid w:val="006C7CC6"/>
    <w:rsid w:val="006C7FC4"/>
    <w:rsid w:val="006D0315"/>
    <w:rsid w:val="006D3C47"/>
    <w:rsid w:val="006E1575"/>
    <w:rsid w:val="006F0658"/>
    <w:rsid w:val="006F59BF"/>
    <w:rsid w:val="006F7774"/>
    <w:rsid w:val="00701E67"/>
    <w:rsid w:val="00702448"/>
    <w:rsid w:val="007133A6"/>
    <w:rsid w:val="00714215"/>
    <w:rsid w:val="00715B5D"/>
    <w:rsid w:val="00716EA2"/>
    <w:rsid w:val="00717EEC"/>
    <w:rsid w:val="00717F02"/>
    <w:rsid w:val="00723076"/>
    <w:rsid w:val="00725DD5"/>
    <w:rsid w:val="00727B6A"/>
    <w:rsid w:val="007443EA"/>
    <w:rsid w:val="00744560"/>
    <w:rsid w:val="007466E3"/>
    <w:rsid w:val="00750C22"/>
    <w:rsid w:val="00755709"/>
    <w:rsid w:val="00755ACF"/>
    <w:rsid w:val="00760D0B"/>
    <w:rsid w:val="00760ED7"/>
    <w:rsid w:val="007612EF"/>
    <w:rsid w:val="0076629E"/>
    <w:rsid w:val="00766F6C"/>
    <w:rsid w:val="00772D99"/>
    <w:rsid w:val="00777C81"/>
    <w:rsid w:val="00782810"/>
    <w:rsid w:val="007837FB"/>
    <w:rsid w:val="00784AB1"/>
    <w:rsid w:val="00786B37"/>
    <w:rsid w:val="0079072F"/>
    <w:rsid w:val="007969FB"/>
    <w:rsid w:val="007A1108"/>
    <w:rsid w:val="007A59FC"/>
    <w:rsid w:val="007A60F0"/>
    <w:rsid w:val="007B0680"/>
    <w:rsid w:val="007B1084"/>
    <w:rsid w:val="007B647C"/>
    <w:rsid w:val="007C4749"/>
    <w:rsid w:val="007C6B61"/>
    <w:rsid w:val="007C6D5B"/>
    <w:rsid w:val="007C7054"/>
    <w:rsid w:val="007C79E3"/>
    <w:rsid w:val="007D4A7C"/>
    <w:rsid w:val="007D5215"/>
    <w:rsid w:val="007D57E1"/>
    <w:rsid w:val="007D6717"/>
    <w:rsid w:val="007E1693"/>
    <w:rsid w:val="007E3DBB"/>
    <w:rsid w:val="007F063F"/>
    <w:rsid w:val="007F183D"/>
    <w:rsid w:val="007F28ED"/>
    <w:rsid w:val="007F50C0"/>
    <w:rsid w:val="00800141"/>
    <w:rsid w:val="00804824"/>
    <w:rsid w:val="00806BDE"/>
    <w:rsid w:val="00811A25"/>
    <w:rsid w:val="0081611A"/>
    <w:rsid w:val="00816323"/>
    <w:rsid w:val="00816EB8"/>
    <w:rsid w:val="008170B0"/>
    <w:rsid w:val="00817532"/>
    <w:rsid w:val="00817D89"/>
    <w:rsid w:val="00821201"/>
    <w:rsid w:val="00824839"/>
    <w:rsid w:val="0082561F"/>
    <w:rsid w:val="00825D6D"/>
    <w:rsid w:val="00832563"/>
    <w:rsid w:val="0083337E"/>
    <w:rsid w:val="00836503"/>
    <w:rsid w:val="00846565"/>
    <w:rsid w:val="00852727"/>
    <w:rsid w:val="00853FBF"/>
    <w:rsid w:val="00855828"/>
    <w:rsid w:val="008604F6"/>
    <w:rsid w:val="00860D7B"/>
    <w:rsid w:val="00864F5F"/>
    <w:rsid w:val="0086621D"/>
    <w:rsid w:val="00871AF6"/>
    <w:rsid w:val="00872815"/>
    <w:rsid w:val="00875C62"/>
    <w:rsid w:val="0088170B"/>
    <w:rsid w:val="008821D2"/>
    <w:rsid w:val="00882724"/>
    <w:rsid w:val="0088363D"/>
    <w:rsid w:val="00886751"/>
    <w:rsid w:val="0088697C"/>
    <w:rsid w:val="0088749C"/>
    <w:rsid w:val="008A1452"/>
    <w:rsid w:val="008A60F1"/>
    <w:rsid w:val="008A7A21"/>
    <w:rsid w:val="008B1436"/>
    <w:rsid w:val="008B6D2E"/>
    <w:rsid w:val="008C069C"/>
    <w:rsid w:val="008C6243"/>
    <w:rsid w:val="008C6F59"/>
    <w:rsid w:val="008D4156"/>
    <w:rsid w:val="008E398A"/>
    <w:rsid w:val="008E5892"/>
    <w:rsid w:val="008F2872"/>
    <w:rsid w:val="00904155"/>
    <w:rsid w:val="009042FD"/>
    <w:rsid w:val="00906B3B"/>
    <w:rsid w:val="009115C5"/>
    <w:rsid w:val="00913589"/>
    <w:rsid w:val="00913E17"/>
    <w:rsid w:val="00923EA6"/>
    <w:rsid w:val="00924129"/>
    <w:rsid w:val="00931D2D"/>
    <w:rsid w:val="009323BD"/>
    <w:rsid w:val="0093390B"/>
    <w:rsid w:val="00936B66"/>
    <w:rsid w:val="009418A8"/>
    <w:rsid w:val="0095096B"/>
    <w:rsid w:val="009547FC"/>
    <w:rsid w:val="0095627F"/>
    <w:rsid w:val="0095793F"/>
    <w:rsid w:val="009607A0"/>
    <w:rsid w:val="0096239C"/>
    <w:rsid w:val="00965FE8"/>
    <w:rsid w:val="0097035F"/>
    <w:rsid w:val="0097394D"/>
    <w:rsid w:val="009829B6"/>
    <w:rsid w:val="009848F4"/>
    <w:rsid w:val="00986D78"/>
    <w:rsid w:val="00986DEE"/>
    <w:rsid w:val="00987AF8"/>
    <w:rsid w:val="00987C60"/>
    <w:rsid w:val="00996755"/>
    <w:rsid w:val="00997D87"/>
    <w:rsid w:val="009A234B"/>
    <w:rsid w:val="009A35ED"/>
    <w:rsid w:val="009A3EC8"/>
    <w:rsid w:val="009B1984"/>
    <w:rsid w:val="009B2805"/>
    <w:rsid w:val="009B61C5"/>
    <w:rsid w:val="009B621F"/>
    <w:rsid w:val="009C49FF"/>
    <w:rsid w:val="009D4786"/>
    <w:rsid w:val="009D4AC4"/>
    <w:rsid w:val="009E04F2"/>
    <w:rsid w:val="009E3218"/>
    <w:rsid w:val="00A00C19"/>
    <w:rsid w:val="00A02A24"/>
    <w:rsid w:val="00A0564D"/>
    <w:rsid w:val="00A0655A"/>
    <w:rsid w:val="00A10B57"/>
    <w:rsid w:val="00A1554E"/>
    <w:rsid w:val="00A36EBF"/>
    <w:rsid w:val="00A40A48"/>
    <w:rsid w:val="00A41BA3"/>
    <w:rsid w:val="00A42E3A"/>
    <w:rsid w:val="00A50AEE"/>
    <w:rsid w:val="00A52C61"/>
    <w:rsid w:val="00A6218A"/>
    <w:rsid w:val="00A6282D"/>
    <w:rsid w:val="00A63E0A"/>
    <w:rsid w:val="00A643E3"/>
    <w:rsid w:val="00A715CE"/>
    <w:rsid w:val="00A77604"/>
    <w:rsid w:val="00A96854"/>
    <w:rsid w:val="00AA06C3"/>
    <w:rsid w:val="00AA2CE9"/>
    <w:rsid w:val="00AA5A25"/>
    <w:rsid w:val="00AA63C2"/>
    <w:rsid w:val="00AA65E6"/>
    <w:rsid w:val="00AB4AC7"/>
    <w:rsid w:val="00AB5468"/>
    <w:rsid w:val="00AC2581"/>
    <w:rsid w:val="00AC62EF"/>
    <w:rsid w:val="00AC72F4"/>
    <w:rsid w:val="00AC7CD4"/>
    <w:rsid w:val="00AD3FA7"/>
    <w:rsid w:val="00AE2B06"/>
    <w:rsid w:val="00AE3552"/>
    <w:rsid w:val="00AE3E75"/>
    <w:rsid w:val="00AE5629"/>
    <w:rsid w:val="00B00E04"/>
    <w:rsid w:val="00B04D65"/>
    <w:rsid w:val="00B072D3"/>
    <w:rsid w:val="00B17380"/>
    <w:rsid w:val="00B20A2F"/>
    <w:rsid w:val="00B26BB4"/>
    <w:rsid w:val="00B26FAF"/>
    <w:rsid w:val="00B27873"/>
    <w:rsid w:val="00B35E8B"/>
    <w:rsid w:val="00B4328D"/>
    <w:rsid w:val="00B4796A"/>
    <w:rsid w:val="00B47DEB"/>
    <w:rsid w:val="00B53655"/>
    <w:rsid w:val="00B542A5"/>
    <w:rsid w:val="00B55C16"/>
    <w:rsid w:val="00B62234"/>
    <w:rsid w:val="00B62338"/>
    <w:rsid w:val="00B66C9A"/>
    <w:rsid w:val="00B747DC"/>
    <w:rsid w:val="00B74E63"/>
    <w:rsid w:val="00B758E5"/>
    <w:rsid w:val="00B86243"/>
    <w:rsid w:val="00B87487"/>
    <w:rsid w:val="00B964B9"/>
    <w:rsid w:val="00BA1102"/>
    <w:rsid w:val="00BA1FAA"/>
    <w:rsid w:val="00BA3557"/>
    <w:rsid w:val="00BA511D"/>
    <w:rsid w:val="00BB2CC3"/>
    <w:rsid w:val="00BC0D65"/>
    <w:rsid w:val="00BC3E97"/>
    <w:rsid w:val="00BC545A"/>
    <w:rsid w:val="00BC6C0F"/>
    <w:rsid w:val="00BD29F8"/>
    <w:rsid w:val="00BE0EF9"/>
    <w:rsid w:val="00BE2427"/>
    <w:rsid w:val="00BE36D9"/>
    <w:rsid w:val="00BE6B70"/>
    <w:rsid w:val="00BF3DE0"/>
    <w:rsid w:val="00BF7E69"/>
    <w:rsid w:val="00C0242A"/>
    <w:rsid w:val="00C038AA"/>
    <w:rsid w:val="00C12370"/>
    <w:rsid w:val="00C13101"/>
    <w:rsid w:val="00C168AA"/>
    <w:rsid w:val="00C16DB1"/>
    <w:rsid w:val="00C22B60"/>
    <w:rsid w:val="00C22E56"/>
    <w:rsid w:val="00C23117"/>
    <w:rsid w:val="00C31D90"/>
    <w:rsid w:val="00C340B2"/>
    <w:rsid w:val="00C37EA9"/>
    <w:rsid w:val="00C40663"/>
    <w:rsid w:val="00C420F7"/>
    <w:rsid w:val="00C43408"/>
    <w:rsid w:val="00C509E3"/>
    <w:rsid w:val="00C52516"/>
    <w:rsid w:val="00C54C00"/>
    <w:rsid w:val="00C54E60"/>
    <w:rsid w:val="00C57717"/>
    <w:rsid w:val="00C6116B"/>
    <w:rsid w:val="00C643DB"/>
    <w:rsid w:val="00C7261E"/>
    <w:rsid w:val="00C74553"/>
    <w:rsid w:val="00C75963"/>
    <w:rsid w:val="00C81314"/>
    <w:rsid w:val="00C82D09"/>
    <w:rsid w:val="00C84256"/>
    <w:rsid w:val="00C875B4"/>
    <w:rsid w:val="00C90A8B"/>
    <w:rsid w:val="00C94C50"/>
    <w:rsid w:val="00CA0FFB"/>
    <w:rsid w:val="00CA5FDC"/>
    <w:rsid w:val="00CB0951"/>
    <w:rsid w:val="00CB1B42"/>
    <w:rsid w:val="00CB2032"/>
    <w:rsid w:val="00CC23AB"/>
    <w:rsid w:val="00CC5283"/>
    <w:rsid w:val="00CD0D8E"/>
    <w:rsid w:val="00CD6338"/>
    <w:rsid w:val="00CE3800"/>
    <w:rsid w:val="00CE3AAE"/>
    <w:rsid w:val="00CE3C36"/>
    <w:rsid w:val="00CE44D0"/>
    <w:rsid w:val="00CF7E0E"/>
    <w:rsid w:val="00D04084"/>
    <w:rsid w:val="00D0457F"/>
    <w:rsid w:val="00D04D31"/>
    <w:rsid w:val="00D05394"/>
    <w:rsid w:val="00D0736E"/>
    <w:rsid w:val="00D1435A"/>
    <w:rsid w:val="00D155A0"/>
    <w:rsid w:val="00D165B0"/>
    <w:rsid w:val="00D21A2B"/>
    <w:rsid w:val="00D21BBF"/>
    <w:rsid w:val="00D26DA8"/>
    <w:rsid w:val="00D27EF8"/>
    <w:rsid w:val="00D33A9A"/>
    <w:rsid w:val="00D4256A"/>
    <w:rsid w:val="00D42D27"/>
    <w:rsid w:val="00D442FA"/>
    <w:rsid w:val="00D45773"/>
    <w:rsid w:val="00D50296"/>
    <w:rsid w:val="00D502B1"/>
    <w:rsid w:val="00D5037B"/>
    <w:rsid w:val="00D527C5"/>
    <w:rsid w:val="00D63C06"/>
    <w:rsid w:val="00D67FA6"/>
    <w:rsid w:val="00D70B2D"/>
    <w:rsid w:val="00D75463"/>
    <w:rsid w:val="00D76018"/>
    <w:rsid w:val="00D82300"/>
    <w:rsid w:val="00D850DE"/>
    <w:rsid w:val="00D906AC"/>
    <w:rsid w:val="00D91333"/>
    <w:rsid w:val="00D921CB"/>
    <w:rsid w:val="00D96A62"/>
    <w:rsid w:val="00DA4435"/>
    <w:rsid w:val="00DA57D2"/>
    <w:rsid w:val="00DA5EC5"/>
    <w:rsid w:val="00DB3808"/>
    <w:rsid w:val="00DC4078"/>
    <w:rsid w:val="00DC795E"/>
    <w:rsid w:val="00DE1BC9"/>
    <w:rsid w:val="00DE2489"/>
    <w:rsid w:val="00DE4E8B"/>
    <w:rsid w:val="00DE6C09"/>
    <w:rsid w:val="00DF30FA"/>
    <w:rsid w:val="00DF4420"/>
    <w:rsid w:val="00DF4B1E"/>
    <w:rsid w:val="00DF506A"/>
    <w:rsid w:val="00DF7F92"/>
    <w:rsid w:val="00E01EAF"/>
    <w:rsid w:val="00E04D03"/>
    <w:rsid w:val="00E06414"/>
    <w:rsid w:val="00E111C1"/>
    <w:rsid w:val="00E14758"/>
    <w:rsid w:val="00E206C6"/>
    <w:rsid w:val="00E20B8A"/>
    <w:rsid w:val="00E21920"/>
    <w:rsid w:val="00E25383"/>
    <w:rsid w:val="00E25A3B"/>
    <w:rsid w:val="00E270D9"/>
    <w:rsid w:val="00E312FF"/>
    <w:rsid w:val="00E316C1"/>
    <w:rsid w:val="00E324B6"/>
    <w:rsid w:val="00E3355F"/>
    <w:rsid w:val="00E34961"/>
    <w:rsid w:val="00E37323"/>
    <w:rsid w:val="00E419D9"/>
    <w:rsid w:val="00E47E0E"/>
    <w:rsid w:val="00E52594"/>
    <w:rsid w:val="00E554C8"/>
    <w:rsid w:val="00E56417"/>
    <w:rsid w:val="00E56851"/>
    <w:rsid w:val="00E60124"/>
    <w:rsid w:val="00E60DF8"/>
    <w:rsid w:val="00E62E16"/>
    <w:rsid w:val="00E644B6"/>
    <w:rsid w:val="00E72879"/>
    <w:rsid w:val="00E72C7C"/>
    <w:rsid w:val="00E73EC5"/>
    <w:rsid w:val="00E747ED"/>
    <w:rsid w:val="00E812B9"/>
    <w:rsid w:val="00E822DA"/>
    <w:rsid w:val="00E851CE"/>
    <w:rsid w:val="00E870BC"/>
    <w:rsid w:val="00E90886"/>
    <w:rsid w:val="00E94245"/>
    <w:rsid w:val="00EA18A7"/>
    <w:rsid w:val="00EA5369"/>
    <w:rsid w:val="00EB144C"/>
    <w:rsid w:val="00EB4591"/>
    <w:rsid w:val="00EB5D20"/>
    <w:rsid w:val="00EB71EF"/>
    <w:rsid w:val="00EC4AAD"/>
    <w:rsid w:val="00ED0566"/>
    <w:rsid w:val="00ED50FC"/>
    <w:rsid w:val="00ED52D2"/>
    <w:rsid w:val="00ED5CBC"/>
    <w:rsid w:val="00ED7172"/>
    <w:rsid w:val="00ED7552"/>
    <w:rsid w:val="00EE42D1"/>
    <w:rsid w:val="00EE4351"/>
    <w:rsid w:val="00EE4B5E"/>
    <w:rsid w:val="00EF0844"/>
    <w:rsid w:val="00EF2E8D"/>
    <w:rsid w:val="00EF39EA"/>
    <w:rsid w:val="00EF6E6A"/>
    <w:rsid w:val="00F02882"/>
    <w:rsid w:val="00F04242"/>
    <w:rsid w:val="00F06D43"/>
    <w:rsid w:val="00F1055A"/>
    <w:rsid w:val="00F1078C"/>
    <w:rsid w:val="00F15997"/>
    <w:rsid w:val="00F224D2"/>
    <w:rsid w:val="00F30B67"/>
    <w:rsid w:val="00F326CB"/>
    <w:rsid w:val="00F434B6"/>
    <w:rsid w:val="00F4564F"/>
    <w:rsid w:val="00F479D7"/>
    <w:rsid w:val="00F51F11"/>
    <w:rsid w:val="00F54D81"/>
    <w:rsid w:val="00F54DCB"/>
    <w:rsid w:val="00F56006"/>
    <w:rsid w:val="00F57329"/>
    <w:rsid w:val="00F66046"/>
    <w:rsid w:val="00F7406E"/>
    <w:rsid w:val="00F75562"/>
    <w:rsid w:val="00F77873"/>
    <w:rsid w:val="00F804B6"/>
    <w:rsid w:val="00F828D7"/>
    <w:rsid w:val="00F94ACF"/>
    <w:rsid w:val="00F97CB8"/>
    <w:rsid w:val="00FA0F38"/>
    <w:rsid w:val="00FA3F56"/>
    <w:rsid w:val="00FA6090"/>
    <w:rsid w:val="00FA6ABC"/>
    <w:rsid w:val="00FA6D90"/>
    <w:rsid w:val="00FB4D39"/>
    <w:rsid w:val="00FB5A6E"/>
    <w:rsid w:val="00FB5C43"/>
    <w:rsid w:val="00FC1CCE"/>
    <w:rsid w:val="00FC3D0A"/>
    <w:rsid w:val="00FC48F7"/>
    <w:rsid w:val="00FC4EBB"/>
    <w:rsid w:val="00FC6447"/>
    <w:rsid w:val="00FC6CC2"/>
    <w:rsid w:val="00FC787E"/>
    <w:rsid w:val="00FD1637"/>
    <w:rsid w:val="00FD7809"/>
    <w:rsid w:val="00FE672A"/>
    <w:rsid w:val="00FF18F7"/>
    <w:rsid w:val="00FF628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uiCompat97To2003/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5842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B72C8"/>
    <w:pPr>
      <w:spacing w:after="200" w:line="276" w:lineRule="auto"/>
    </w:pPr>
    <w:rPr>
      <w:sz w:val="22"/>
      <w:szCs w:val="22"/>
    </w:rPr>
  </w:style>
  <w:style w:type="paragraph" w:styleId="Heading1">
    <w:name w:val="heading 1"/>
    <w:basedOn w:val="Normal"/>
    <w:link w:val="Heading1Char"/>
    <w:uiPriority w:val="9"/>
    <w:qFormat/>
    <w:rsid w:val="003D59E5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/>
      <w:b/>
      <w:bCs/>
      <w:kern w:val="36"/>
      <w:sz w:val="48"/>
      <w:szCs w:val="4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D59E5"/>
    <w:rPr>
      <w:rFonts w:ascii="Times New Roman" w:eastAsia="Times New Roman" w:hAnsi="Times New Roman"/>
      <w:b/>
      <w:bCs/>
      <w:kern w:val="36"/>
      <w:sz w:val="48"/>
      <w:szCs w:val="48"/>
    </w:rPr>
  </w:style>
  <w:style w:type="paragraph" w:styleId="Bibliography">
    <w:name w:val="Bibliography"/>
    <w:basedOn w:val="Normal"/>
    <w:next w:val="Normal"/>
    <w:uiPriority w:val="37"/>
    <w:unhideWhenUsed/>
    <w:rsid w:val="00081975"/>
    <w:pPr>
      <w:spacing w:after="240" w:line="240" w:lineRule="auto"/>
    </w:pPr>
  </w:style>
  <w:style w:type="character" w:styleId="Hyperlink">
    <w:name w:val="Hyperlink"/>
    <w:basedOn w:val="DefaultParagraphFont"/>
    <w:uiPriority w:val="99"/>
    <w:unhideWhenUsed/>
    <w:rsid w:val="00AA65E6"/>
    <w:rPr>
      <w:color w:val="0000FF"/>
      <w:u w:val="single"/>
    </w:rPr>
  </w:style>
  <w:style w:type="paragraph" w:styleId="Header">
    <w:name w:val="header"/>
    <w:basedOn w:val="Normal"/>
    <w:link w:val="HeaderChar"/>
    <w:uiPriority w:val="99"/>
    <w:unhideWhenUsed/>
    <w:rsid w:val="005350FF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5350FF"/>
    <w:rPr>
      <w:sz w:val="22"/>
      <w:szCs w:val="22"/>
    </w:rPr>
  </w:style>
  <w:style w:type="paragraph" w:styleId="Footer">
    <w:name w:val="footer"/>
    <w:basedOn w:val="Normal"/>
    <w:link w:val="FooterChar"/>
    <w:uiPriority w:val="99"/>
    <w:unhideWhenUsed/>
    <w:rsid w:val="005350FF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5350FF"/>
    <w:rPr>
      <w:sz w:val="22"/>
      <w:szCs w:val="22"/>
    </w:rPr>
  </w:style>
  <w:style w:type="character" w:styleId="FollowedHyperlink">
    <w:name w:val="FollowedHyperlink"/>
    <w:basedOn w:val="DefaultParagraphFont"/>
    <w:uiPriority w:val="99"/>
    <w:semiHidden/>
    <w:unhideWhenUsed/>
    <w:rsid w:val="00A10B57"/>
    <w:rPr>
      <w:color w:val="800080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EB4591"/>
  </w:style>
  <w:style w:type="character" w:customStyle="1" w:styleId="journal">
    <w:name w:val="journal"/>
    <w:basedOn w:val="DefaultParagraphFont"/>
    <w:rsid w:val="0037113F"/>
  </w:style>
  <w:style w:type="character" w:customStyle="1" w:styleId="xml-surname">
    <w:name w:val="xml-surname"/>
    <w:basedOn w:val="DefaultParagraphFont"/>
    <w:rsid w:val="0037113F"/>
  </w:style>
  <w:style w:type="character" w:customStyle="1" w:styleId="xml-given-names">
    <w:name w:val="xml-given-names"/>
    <w:basedOn w:val="DefaultParagraphFont"/>
    <w:rsid w:val="0037113F"/>
  </w:style>
  <w:style w:type="character" w:customStyle="1" w:styleId="xml-article-title">
    <w:name w:val="xml-article-title"/>
    <w:basedOn w:val="DefaultParagraphFont"/>
    <w:rsid w:val="0037113F"/>
  </w:style>
  <w:style w:type="character" w:styleId="Emphasis">
    <w:name w:val="Emphasis"/>
    <w:basedOn w:val="DefaultParagraphFont"/>
    <w:uiPriority w:val="20"/>
    <w:qFormat/>
    <w:rsid w:val="0037113F"/>
    <w:rPr>
      <w:i/>
      <w:iCs/>
    </w:rPr>
  </w:style>
  <w:style w:type="character" w:customStyle="1" w:styleId="xml-source">
    <w:name w:val="xml-source"/>
    <w:basedOn w:val="DefaultParagraphFont"/>
    <w:rsid w:val="0037113F"/>
  </w:style>
  <w:style w:type="character" w:customStyle="1" w:styleId="xml-year">
    <w:name w:val="xml-year"/>
    <w:basedOn w:val="DefaultParagraphFont"/>
    <w:rsid w:val="0037113F"/>
  </w:style>
  <w:style w:type="character" w:customStyle="1" w:styleId="xml-volume">
    <w:name w:val="xml-volume"/>
    <w:basedOn w:val="DefaultParagraphFont"/>
    <w:rsid w:val="0037113F"/>
  </w:style>
  <w:style w:type="character" w:customStyle="1" w:styleId="xml-fpage">
    <w:name w:val="xml-fpage"/>
    <w:basedOn w:val="DefaultParagraphFont"/>
    <w:rsid w:val="0037113F"/>
  </w:style>
  <w:style w:type="character" w:customStyle="1" w:styleId="xml-lpage">
    <w:name w:val="xml-lpage"/>
    <w:basedOn w:val="DefaultParagraphFont"/>
    <w:rsid w:val="0037113F"/>
  </w:style>
  <w:style w:type="paragraph" w:customStyle="1" w:styleId="Pa26">
    <w:name w:val="Pa26"/>
    <w:basedOn w:val="Normal"/>
    <w:next w:val="Normal"/>
    <w:uiPriority w:val="99"/>
    <w:rsid w:val="008C6F59"/>
    <w:pPr>
      <w:autoSpaceDE w:val="0"/>
      <w:autoSpaceDN w:val="0"/>
      <w:adjustRightInd w:val="0"/>
      <w:spacing w:after="0" w:line="181" w:lineRule="atLeast"/>
    </w:pPr>
    <w:rPr>
      <w:rFonts w:ascii="Myriad Pro Light" w:hAnsi="Myriad Pro Light"/>
      <w:sz w:val="24"/>
      <w:szCs w:val="24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2600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32302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89440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81294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535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89851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45659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18719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64366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49464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82237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31621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56912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34676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66528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02672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02846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31737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014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9775712">
      <w:bodyDiv w:val="1"/>
      <w:marLeft w:val="60"/>
      <w:marRight w:val="60"/>
      <w:marTop w:val="60"/>
      <w:marBottom w:val="15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2268238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49813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48077954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439853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78526270">
      <w:bodyDiv w:val="1"/>
      <w:marLeft w:val="60"/>
      <w:marRight w:val="60"/>
      <w:marTop w:val="60"/>
      <w:marBottom w:val="15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39163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73019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63932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50903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81801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03734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18153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05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62179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13200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primer3plus.com/cgi-bin/dev/primer3plus.cgi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ED29C4C9-0B60-41FC-991B-C1428B33415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883</Words>
  <Characters>5039</Characters>
  <Application>Microsoft Office Word</Application>
  <DocSecurity>0</DocSecurity>
  <Lines>41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uhlenberg College</Company>
  <LinksUpToDate>false</LinksUpToDate>
  <CharactersWithSpaces>5911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rten</dc:creator>
  <cp:lastModifiedBy>Marten</cp:lastModifiedBy>
  <cp:revision>2</cp:revision>
  <cp:lastPrinted>2015-01-08T18:15:00Z</cp:lastPrinted>
  <dcterms:created xsi:type="dcterms:W3CDTF">2015-05-19T16:13:00Z</dcterms:created>
  <dcterms:modified xsi:type="dcterms:W3CDTF">2015-05-19T16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4.1"&gt;&lt;session id="D7HFY0BX"/&gt;&lt;style id="http://www.zotero.org/styles/ticks-and-tick-borne-diseases" hasBibliography="1" bibliographyStyleHasBeenSet="0"/&gt;&lt;prefs&gt;&lt;pref name="fieldType" value="Field"/&gt;&lt;pref name="s</vt:lpwstr>
  </property>
  <property fmtid="{D5CDD505-2E9C-101B-9397-08002B2CF9AE}" pid="3" name="ZOTERO_PREF_2">
    <vt:lpwstr>toreReferences" value="false"/&gt;&lt;pref name="automaticJournalAbbreviations" value="true"/&gt;&lt;pref name="noteType" value="0"/&gt;&lt;/prefs&gt;&lt;/data&gt;</vt:lpwstr>
  </property>
</Properties>
</file>